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r w:rsidRPr="00155520">
        <w:rPr>
          <w:vertAlign w:val="superscript"/>
        </w:rPr>
        <w:t>1,</w:t>
      </w:r>
      <w:r w:rsidRPr="00155520">
        <w:rPr>
          <w:rFonts w:cs="Times New Roman"/>
          <w:vertAlign w:val="superscript"/>
        </w:rPr>
        <w:t>†</w:t>
      </w:r>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Univ. Bourgogne, Agroecol Lab, Univ. Bourgogne Franche Comte, AgroSup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r w:rsidRPr="000158F7">
        <w:rPr>
          <w:rFonts w:cs="Times New Roman"/>
          <w:lang w:val="en-GB"/>
        </w:rPr>
        <w:t xml:space="preserve">corresponding author: </w:t>
      </w:r>
      <w:hyperlink r:id="rId8" w:history="1">
        <w:r w:rsidR="00FF214C" w:rsidRPr="000158F7">
          <w:rPr>
            <w:rStyle w:val="Lienhypertexte"/>
            <w:lang w:val="en-GB"/>
          </w:rPr>
          <w:t>germain.montazeaud@inrae.fr</w:t>
        </w:r>
      </w:hyperlink>
    </w:p>
    <w:p w14:paraId="51C2253B" w14:textId="2BA49269" w:rsidR="00FF214C" w:rsidRPr="00155520" w:rsidRDefault="00291677"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291677"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291677"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291677"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291677"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291677"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291677" w:rsidP="00155520">
      <w:pPr>
        <w:spacing w:before="0" w:after="0"/>
        <w:rPr>
          <w:lang w:val="en-GB"/>
        </w:rPr>
      </w:pPr>
      <w:hyperlink r:id="rId15" w:history="1">
        <w:r w:rsidR="000158F7" w:rsidRPr="00155520">
          <w:rPr>
            <w:rStyle w:val="Lienhypertexte"/>
            <w:lang w:val="en-GB"/>
          </w:rPr>
          <w:t>helene.freville@inrae.fr</w:t>
        </w:r>
      </w:hyperlink>
    </w:p>
    <w:p w14:paraId="51AA02E7" w14:textId="6D3E6189" w:rsidR="000158F7" w:rsidRPr="005651DE" w:rsidRDefault="005651DE" w:rsidP="00FF214C">
      <w:pPr>
        <w:rPr>
          <w:lang w:val="en-GB"/>
        </w:rPr>
      </w:pPr>
      <w:r w:rsidRPr="005651DE">
        <w:rPr>
          <w:lang w:val="en-GB"/>
        </w:rPr>
        <w:t>Date of submission:</w:t>
      </w:r>
      <w:r>
        <w:rPr>
          <w:lang w:val="en-GB"/>
        </w:rPr>
        <w:t xml:space="preserve"> </w:t>
      </w:r>
      <w:r w:rsidR="00EF778D">
        <w:rPr>
          <w:lang w:val="en-GB"/>
        </w:rPr>
        <w:t>14</w:t>
      </w:r>
      <w:r w:rsidR="00EF778D" w:rsidRPr="00EF778D">
        <w:rPr>
          <w:vertAlign w:val="superscript"/>
          <w:lang w:val="en-GB"/>
        </w:rPr>
        <w:t>th</w:t>
      </w:r>
      <w:r w:rsidR="00EF778D">
        <w:rPr>
          <w:lang w:val="en-GB"/>
        </w:rPr>
        <w:t xml:space="preserve"> November 2024</w:t>
      </w:r>
    </w:p>
    <w:p w14:paraId="0F958E0B" w14:textId="32DC51AE" w:rsidR="005651DE" w:rsidRPr="005651DE" w:rsidRDefault="005651DE" w:rsidP="00FF214C">
      <w:pPr>
        <w:rPr>
          <w:lang w:val="en-GB"/>
        </w:rPr>
      </w:pPr>
      <w:r w:rsidRPr="005651DE">
        <w:rPr>
          <w:lang w:val="en-GB"/>
        </w:rPr>
        <w:t xml:space="preserve"># Figures: </w:t>
      </w:r>
      <w:r>
        <w:rPr>
          <w:lang w:val="en-GB"/>
        </w:rPr>
        <w:t>5</w:t>
      </w:r>
    </w:p>
    <w:p w14:paraId="7D16E470" w14:textId="0658A2A9" w:rsidR="005651DE" w:rsidRPr="005651DE" w:rsidRDefault="005651DE" w:rsidP="00FF214C">
      <w:pPr>
        <w:rPr>
          <w:lang w:val="en-GB"/>
        </w:rPr>
      </w:pPr>
      <w:r w:rsidRPr="005651DE">
        <w:rPr>
          <w:lang w:val="en-GB"/>
        </w:rPr>
        <w:t># Tables: 0</w:t>
      </w:r>
    </w:p>
    <w:p w14:paraId="0F18264D" w14:textId="42EA327F" w:rsidR="005651DE" w:rsidRPr="005651DE" w:rsidRDefault="005651DE" w:rsidP="00FF214C">
      <w:pPr>
        <w:rPr>
          <w:lang w:val="en-GB"/>
        </w:rPr>
      </w:pPr>
      <w:r w:rsidRPr="005651DE">
        <w:rPr>
          <w:lang w:val="en-GB"/>
        </w:rPr>
        <w:t xml:space="preserve"># Supplementary Figures: </w:t>
      </w:r>
      <w:r>
        <w:rPr>
          <w:lang w:val="en-GB"/>
        </w:rPr>
        <w:t>4</w:t>
      </w:r>
    </w:p>
    <w:p w14:paraId="15DDC343" w14:textId="0DD470BE" w:rsidR="005651DE" w:rsidRPr="005651DE" w:rsidRDefault="005651DE" w:rsidP="00FF214C">
      <w:pPr>
        <w:rPr>
          <w:lang w:val="en-GB"/>
        </w:rPr>
      </w:pPr>
      <w:r w:rsidRPr="005651DE">
        <w:rPr>
          <w:lang w:val="en-GB"/>
        </w:rPr>
        <w:t># Supplementary Table:</w:t>
      </w:r>
      <w:r>
        <w:rPr>
          <w:lang w:val="en-GB"/>
        </w:rPr>
        <w:t xml:space="preserve"> 6</w:t>
      </w:r>
    </w:p>
    <w:p w14:paraId="643B97B7" w14:textId="0E15AF3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9A0CED">
        <w:rPr>
          <w:lang w:val="en-GB"/>
        </w:rPr>
        <w:t>4,075</w:t>
      </w:r>
    </w:p>
    <w:p w14:paraId="6FB92578" w14:textId="47E574AD" w:rsidR="00155520" w:rsidRDefault="00155520" w:rsidP="00155520">
      <w:pPr>
        <w:pStyle w:val="Titre1"/>
        <w:rPr>
          <w:lang w:val="en-GB"/>
        </w:rPr>
      </w:pPr>
      <w:r>
        <w:rPr>
          <w:lang w:val="en-GB"/>
        </w:rPr>
        <w:lastRenderedPageBreak/>
        <w:t>Highlight</w:t>
      </w:r>
    </w:p>
    <w:p w14:paraId="48B9ED3C" w14:textId="15690393" w:rsidR="002363A7" w:rsidRPr="002363A7" w:rsidRDefault="000C3094" w:rsidP="000C3094">
      <w:pPr>
        <w:rPr>
          <w:lang w:val="en-GB"/>
        </w:rPr>
      </w:pPr>
      <w:r>
        <w:rPr>
          <w:lang w:val="en-GB"/>
        </w:rPr>
        <w:t>Asymmetric responses</w:t>
      </w:r>
      <w:r w:rsidR="00DC7421">
        <w:rPr>
          <w:lang w:val="en-GB"/>
        </w:rPr>
        <w:t xml:space="preserve"> to</w:t>
      </w:r>
      <w:r>
        <w:rPr>
          <w:lang w:val="en-GB"/>
        </w:rPr>
        <w:t xml:space="preserve"> </w:t>
      </w:r>
      <w:r w:rsidR="00DC7421">
        <w:rPr>
          <w:lang w:val="en-GB"/>
        </w:rPr>
        <w:t>belowground competition</w:t>
      </w:r>
      <w:r>
        <w:rPr>
          <w:lang w:val="en-GB"/>
        </w:rPr>
        <w:t xml:space="preserve"> between varieties with high vs low root projected </w:t>
      </w:r>
      <w:r w:rsidR="00DC7421">
        <w:rPr>
          <w:lang w:val="en-GB"/>
        </w:rPr>
        <w:t>area generate</w:t>
      </w:r>
      <w:r>
        <w:rPr>
          <w:lang w:val="en-GB"/>
        </w:rPr>
        <w:t xml:space="preserve"> positive selection effects in wheat</w:t>
      </w:r>
      <w:r w:rsidR="00DC7421">
        <w:rPr>
          <w:lang w:val="en-GB"/>
        </w:rPr>
        <w:t xml:space="preserve"> varietal mixtures </w:t>
      </w:r>
    </w:p>
    <w:p w14:paraId="4E965FA2" w14:textId="74318792" w:rsidR="00F845A3" w:rsidRDefault="00BC61BC" w:rsidP="00F845A3">
      <w:pPr>
        <w:pStyle w:val="Titre1"/>
        <w:rPr>
          <w:lang w:val="en-GB"/>
        </w:rPr>
      </w:pPr>
      <w:r>
        <w:rPr>
          <w:lang w:val="en-GB"/>
        </w:rPr>
        <w:t>Abstract</w:t>
      </w:r>
    </w:p>
    <w:p w14:paraId="6247FF07" w14:textId="4D835F9F" w:rsidR="00592224" w:rsidRDefault="00396650">
      <w:pPr>
        <w:rPr>
          <w:lang w:val="en-GB"/>
        </w:rPr>
      </w:pPr>
      <w:r>
        <w:rPr>
          <w:lang w:val="en-GB"/>
        </w:rPr>
        <w:t xml:space="preserve">Competition between plants </w:t>
      </w:r>
      <w:r w:rsidR="00002614">
        <w:rPr>
          <w:lang w:val="en-GB"/>
        </w:rPr>
        <w:t>can lead to a Tragedy of the Commons 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varieties could </w:t>
      </w:r>
      <w:r w:rsidR="00AE7E71">
        <w:rPr>
          <w:lang w:val="en-GB"/>
        </w:rPr>
        <w:t>resolv</w:t>
      </w:r>
      <w:r w:rsidR="006104E7">
        <w:rPr>
          <w:lang w:val="en-GB"/>
        </w:rPr>
        <w:t>e</w:t>
      </w:r>
      <w:r w:rsidR="00AE7E71">
        <w:rPr>
          <w:lang w:val="en-GB"/>
        </w:rPr>
        <w:t xml:space="preserve"> such TOCs</w:t>
      </w:r>
      <w:r w:rsidR="00782422">
        <w:rPr>
          <w:lang w:val="en-GB"/>
        </w:rPr>
        <w:t xml:space="preserve"> because different 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r w:rsidR="000452B5">
        <w:rPr>
          <w:lang w:val="en-GB"/>
        </w:rPr>
        <w:t xml:space="preserve">In the present study, we tested </w:t>
      </w:r>
      <w:r w:rsidR="00977E4C">
        <w:rPr>
          <w:lang w:val="en-GB"/>
        </w:rPr>
        <w:t>whether</w:t>
      </w:r>
      <w:r w:rsidR="000452B5">
        <w:rPr>
          <w:lang w:val="en-GB"/>
        </w:rPr>
        <w:t xml:space="preserve"> </w:t>
      </w:r>
      <w:r w:rsidR="006104E7">
        <w:rPr>
          <w:lang w:val="en-GB"/>
        </w:rPr>
        <w:t>such ecological effects could mitigat</w:t>
      </w:r>
      <w:r w:rsidR="00977E4C">
        <w:rPr>
          <w:lang w:val="en-GB"/>
        </w:rPr>
        <w:t>e</w:t>
      </w:r>
      <w:r w:rsidR="006104E7">
        <w:rPr>
          <w:lang w:val="en-GB"/>
        </w:rPr>
        <w:t xml:space="preserve"> belowground competition in durum wheat (</w:t>
      </w:r>
      <w:r w:rsidR="006104E7">
        <w:rPr>
          <w:i/>
          <w:iCs/>
          <w:lang w:val="en-GB"/>
        </w:rPr>
        <w:t>Triticum turgidum</w:t>
      </w:r>
      <w:r w:rsidR="006104E7">
        <w:rPr>
          <w:lang w:val="en-GB"/>
        </w:rPr>
        <w:t xml:space="preserve"> ssp. </w:t>
      </w:r>
      <w:r w:rsidR="006104E7">
        <w:rPr>
          <w:i/>
          <w:iCs/>
          <w:lang w:val="en-GB"/>
        </w:rPr>
        <w:t>durum</w:t>
      </w:r>
      <w:r w:rsidR="006104E7">
        <w:rPr>
          <w:lang w:val="en-GB"/>
        </w:rPr>
        <w:t>)</w:t>
      </w:r>
      <w:r w:rsidR="000452B5">
        <w:rPr>
          <w:lang w:val="en-GB"/>
        </w:rPr>
        <w:t xml:space="preserve">. </w:t>
      </w:r>
      <w:r w:rsidR="00BE4240">
        <w:rPr>
          <w:lang w:val="en-GB"/>
        </w:rPr>
        <w:t xml:space="preserve">We grew 36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t>
      </w:r>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w:t>
      </w:r>
      <w:r w:rsidR="006104E7">
        <w:rPr>
          <w:lang w:val="en-GB"/>
        </w:rPr>
        <w:t xml:space="preserve">weaker competitor </w:t>
      </w:r>
      <w:r w:rsidR="00C91512">
        <w:rPr>
          <w:lang w:val="en-GB"/>
        </w:rPr>
        <w:t>than themselves</w:t>
      </w:r>
      <w:r w:rsidR="00592224">
        <w:rPr>
          <w:lang w:val="en-GB"/>
        </w:rPr>
        <w:t xml:space="preserve"> </w:t>
      </w:r>
      <w:r w:rsidR="006104E7">
        <w:rPr>
          <w:lang w:val="en-GB"/>
        </w:rPr>
        <w:t>(selection effect), and thus disengaged from an arms race for biomass accumulation</w:t>
      </w:r>
      <w:r w:rsidR="00592224">
        <w:rPr>
          <w:lang w:val="en-GB"/>
        </w:rPr>
        <w:t xml:space="preserve">. </w:t>
      </w:r>
      <w:r w:rsidR="00C91512">
        <w:rPr>
          <w:lang w:val="en-GB"/>
        </w:rPr>
        <w:t>The c</w:t>
      </w:r>
      <w:r w:rsidR="00592224">
        <w:rPr>
          <w:lang w:val="en-GB"/>
        </w:rPr>
        <w:t xml:space="preserve">ompetitive hierarchy between varieties was captured by a single trait, the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3EF81A06" w:rsidR="006D0CEB" w:rsidRPr="006D0CEB" w:rsidRDefault="006D0CEB" w:rsidP="006D0CEB">
      <w:pPr>
        <w:rPr>
          <w:lang w:val="en-GB"/>
        </w:rPr>
      </w:pPr>
      <w:r>
        <w:rPr>
          <w:lang w:val="en-GB"/>
        </w:rPr>
        <w:t>RY: Relative Yield; RYT: Relative Yield Total</w:t>
      </w:r>
    </w:p>
    <w:p w14:paraId="7AC79E58" w14:textId="77777777" w:rsidR="00B629AA" w:rsidRDefault="00BC61BC">
      <w:pPr>
        <w:pStyle w:val="Titre1"/>
        <w:rPr>
          <w:lang w:val="en-GB"/>
        </w:rPr>
      </w:pPr>
      <w:r>
        <w:rPr>
          <w:lang w:val="en-GB"/>
        </w:rPr>
        <w:lastRenderedPageBreak/>
        <w:t>Introduction</w:t>
      </w:r>
    </w:p>
    <w:p w14:paraId="1C077002" w14:textId="7387310C"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r>
        <w:rPr>
          <w:lang w:val="en-GB"/>
        </w:rPr>
        <w:t>red:far-red</w:t>
      </w:r>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hyponastia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1CF938D9" w:rsidR="00A70265" w:rsidRDefault="0058318B" w:rsidP="0058318B">
      <w:pPr>
        <w:rPr>
          <w:lang w:val="en-GB"/>
        </w:rPr>
      </w:pPr>
      <w:r>
        <w:rPr>
          <w:lang w:val="en-GB"/>
        </w:rPr>
        <w:t xml:space="preserve">While such respons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xml:space="preserve">. This observation led to the emergence of a new paradigm for plant breeding based on the idea that selection should target varieties with weak </w:t>
      </w:r>
      <w:r w:rsidR="00A70265">
        <w:rPr>
          <w:lang w:val="en-GB"/>
        </w:rPr>
        <w:lastRenderedPageBreak/>
        <w:t>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193136BF" w:rsidR="0030705E" w:rsidRDefault="0030705E" w:rsidP="0058318B">
      <w:pPr>
        <w:rPr>
          <w:lang w:val="en-GB"/>
        </w:rPr>
      </w:pPr>
      <w:r>
        <w:rPr>
          <w:lang w:val="en-GB"/>
        </w:rPr>
        <w:t xml:space="preserve">Transitioning towards low-input farming practices </w:t>
      </w:r>
      <w:r w:rsidR="008C6188">
        <w:rPr>
          <w:lang w:val="en-GB"/>
        </w:rPr>
        <w:t>notably by</w:t>
      </w:r>
      <w:r>
        <w:rPr>
          <w:lang w:val="en-GB"/>
        </w:rPr>
        <w:t xml:space="preserve"> reducing the use of fertilizers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s that </w:t>
      </w:r>
      <w:r w:rsidR="00113D2F">
        <w:rPr>
          <w:lang w:val="en-GB"/>
        </w:rPr>
        <w:t>individuals</w:t>
      </w:r>
      <w:r>
        <w:rPr>
          <w:lang w:val="en-GB"/>
        </w:rPr>
        <w:t xml:space="preserve"> will invest in root biomass beyond the payoff point where extra soil resource absorption compensate the marginal cost of the extra root biomass, leading to a Tragedy of the Commons </w:t>
      </w:r>
      <w:r>
        <w:rPr>
          <w:lang w:val="en-GB"/>
        </w:rPr>
        <w:fldChar w:fldCharType="begin"/>
      </w:r>
      <w:r w:rsidR="008C6188">
        <w:rPr>
          <w:lang w:val="en-GB"/>
        </w:rPr>
        <w:instrText xml:space="preserve"> ADDIN ZOTERO_ITEM CSL_CITATION {"citationID":"mgCiPmhf","properties":{"formattedCitation":"(Hardin, 1968; Gersani {\\i{}et al.}, 2001; Anten and Vermeulen, 2016)","plainCitation":"(Hardin, 1968; Gersani et al., 2001; Anten and Vermeulen, 2016)","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Pr="002945C9">
        <w:rPr>
          <w:rFonts w:cs="Times New Roman"/>
          <w:szCs w:val="24"/>
          <w:lang w:val="en-GB"/>
        </w:rPr>
        <w:t xml:space="preserve">(Gersani </w:t>
      </w:r>
      <w:r w:rsidRPr="002945C9">
        <w:rPr>
          <w:rFonts w:cs="Times New Roman"/>
          <w:i/>
          <w:iCs/>
          <w:szCs w:val="24"/>
          <w:lang w:val="en-GB"/>
        </w:rPr>
        <w:t>et al.</w:t>
      </w:r>
      <w:r w:rsidRPr="002945C9">
        <w:rPr>
          <w:rFonts w:cs="Times New Roman"/>
          <w:szCs w:val="24"/>
          <w:lang w:val="en-GB"/>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Then, resolving belowground TOC might be key to maintain high yields under low input farming practices. </w:t>
      </w:r>
    </w:p>
    <w:p w14:paraId="5965307A" w14:textId="3A820A4E" w:rsidR="00FA7CEE" w:rsidRDefault="00FA7CEE" w:rsidP="007B262D">
      <w:pPr>
        <w:rPr>
          <w:rFonts w:cs="Times New Roman"/>
          <w:szCs w:val="24"/>
          <w:lang w:val="en-GB"/>
        </w:rPr>
      </w:pPr>
      <w:r>
        <w:rPr>
          <w:lang w:val="en-GB"/>
        </w:rPr>
        <w:t>Belowground TOC could be resolved by c</w:t>
      </w:r>
      <w:r w:rsidR="00FA0774">
        <w:rPr>
          <w:lang w:val="en-GB"/>
        </w:rPr>
        <w:t xml:space="preserve">onducting direct selection on root architectural and morphological traits </w:t>
      </w:r>
      <w:r>
        <w:rPr>
          <w:lang w:val="en-GB"/>
        </w:rPr>
        <w:t xml:space="preserve">in order to select less competitive root systems. However, this option </w:t>
      </w:r>
      <w:r w:rsidR="00FA0774">
        <w:rPr>
          <w:lang w:val="en-GB"/>
        </w:rPr>
        <w:t xml:space="preserve">appears particularly challenging given the difficulty to measure </w:t>
      </w:r>
      <w:r>
        <w:rPr>
          <w:lang w:val="en-GB"/>
        </w:rPr>
        <w:t>root</w:t>
      </w:r>
      <w:r w:rsidR="00FA0774">
        <w:rPr>
          <w:lang w:val="en-GB"/>
        </w:rPr>
        <w:t xml:space="preserve"> traits at high throughput on many candidates over several generations</w:t>
      </w:r>
      <w:r>
        <w:rPr>
          <w:lang w:val="en-GB"/>
        </w:rPr>
        <w:t>, and the little information available on their respons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lly, these principles can be applied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w:t>
      </w:r>
      <w:r>
        <w:rPr>
          <w:lang w:val="en-GB"/>
        </w:rPr>
        <w:lastRenderedPageBreak/>
        <w:t xml:space="preserve">in contrasts,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r w:rsidRPr="00121A9C">
        <w:rPr>
          <w:rFonts w:cs="Times New Roman"/>
          <w:szCs w:val="24"/>
          <w:lang w:val="en-GB"/>
        </w:rPr>
        <w:t xml:space="preserve">Kiær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Beillouin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1C65EE46" w14:textId="4D20B66D" w:rsidR="00EC3927" w:rsidRDefault="007B262D" w:rsidP="002521C8">
      <w:pPr>
        <w:rPr>
          <w:lang w:val="en-GB"/>
        </w:rPr>
      </w:pPr>
      <w:r>
        <w:rPr>
          <w:lang w:val="en-GB"/>
        </w:rPr>
        <w:t>Reducing intra-specific competition for resources while maintaining 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Through the selection effect, species or are the most efficient at performing a given function are even more efficient at this function in a mixture than in a pure stand,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 xml:space="preserve">. </w:t>
      </w:r>
      <w:r w:rsidR="002521C8">
        <w:rPr>
          <w:lang w:val="en-GB"/>
        </w:rPr>
        <w:t xml:space="preserve">Varietal mixtures could </w:t>
      </w:r>
      <w:r w:rsidR="00FA7CEE">
        <w:rPr>
          <w:lang w:val="en-GB"/>
        </w:rPr>
        <w:t xml:space="preserve">thus </w:t>
      </w:r>
      <w:r w:rsidR="002521C8">
        <w:rPr>
          <w:lang w:val="en-GB"/>
        </w:rPr>
        <w:t>help escaping TOCs by relaxing intra-genotypic competition through either complementarity or selection effects</w:t>
      </w:r>
      <w:r w:rsidR="00627E8C">
        <w:rPr>
          <w:lang w:val="en-GB"/>
        </w:rPr>
        <w:t xml:space="preserve"> while maintaining intraspecific genetic diversity in the field.</w:t>
      </w:r>
      <w:r w:rsidR="002521C8">
        <w:rPr>
          <w:lang w:val="en-GB"/>
        </w:rPr>
        <w:t xml:space="preserve"> However, the current literature </w:t>
      </w:r>
      <w:r w:rsidR="004953A3">
        <w:rPr>
          <w:lang w:val="en-GB"/>
        </w:rPr>
        <w:t xml:space="preserve">provides little insight into the ecological </w:t>
      </w:r>
      <w:r w:rsidR="00E71A7D">
        <w:rPr>
          <w:lang w:val="en-GB"/>
        </w:rPr>
        <w:t>effects underlying</w:t>
      </w:r>
      <w:r w:rsidR="004953A3">
        <w:rPr>
          <w:lang w:val="en-GB"/>
        </w:rPr>
        <w:t xml:space="preserve"> varietal mixture performance</w:t>
      </w:r>
      <w:r w:rsidR="00943263">
        <w:rPr>
          <w:lang w:val="en-GB"/>
        </w:rPr>
        <w:t xml:space="preserve"> under contrasted resource levels</w:t>
      </w:r>
      <w:r w:rsidR="0080356E">
        <w:rPr>
          <w:lang w:val="en-GB"/>
        </w:rPr>
        <w:t xml:space="preserve">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60D4851"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w:t>
      </w:r>
      <w:r w:rsidR="003F22D4">
        <w:rPr>
          <w:lang w:val="en-GB"/>
        </w:rPr>
        <w:lastRenderedPageBreak/>
        <w:t xml:space="preserve">used a panel of 36 varieties previously shown to exhibit contrasted responses to combined water and nitrogen limitation, and grew them in monogenotypic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i)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This study made use of field data collected on a diversity panel of 250 durum wheat genotypes, which was assembled during the EU Project SolAC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i) “CREA”, with Italian cultivars, worldwide cultivars</w:t>
      </w:r>
      <w:r w:rsidR="00814B0A">
        <w:rPr>
          <w:lang w:val="en-GB"/>
        </w:rPr>
        <w:t xml:space="preserve">, </w:t>
      </w:r>
      <w:r w:rsidR="00696371">
        <w:rPr>
          <w:lang w:val="en-GB"/>
        </w:rPr>
        <w:t>and breeding lines selected by CREA</w:t>
      </w:r>
      <w:r w:rsidR="008C6188">
        <w:rPr>
          <w:lang w:val="en-GB"/>
        </w:rPr>
        <w:t xml:space="preserve"> (Consiglio per la Ricercar in agricoltura e l’analisi dell’Economia Agraria,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3ED717F"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w:t>
      </w:r>
      <w:r>
        <w:rPr>
          <w:lang w:val="en-GB"/>
        </w:rPr>
        <w:lastRenderedPageBreak/>
        <w:t>to groups of a single genotype, n = 36) and mixtures (here referring to groups of two genotypes, n = 54) were grown in RhizoTubes®</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xml:space="preserve">), with six plants per RhizoTub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leading to a total of 540 RhizoTubes®</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RhizoTubes® per experimental block per treatment (i.e., 36 RhizoTubes®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They stayed at 4°C during 24h before being transplanted on the into the RhizoTubes® on the 24</w:t>
      </w:r>
      <w:r w:rsidR="006B5BAD" w:rsidRPr="004E0D4A">
        <w:rPr>
          <w:vertAlign w:val="superscript"/>
          <w:lang w:val="en-GB"/>
        </w:rPr>
        <w:t>th</w:t>
      </w:r>
      <w:r w:rsidR="006B5BAD">
        <w:rPr>
          <w:lang w:val="en-GB"/>
        </w:rPr>
        <w:t>.</w:t>
      </w:r>
      <w:r>
        <w:rPr>
          <w:lang w:val="en-GB"/>
        </w:rPr>
        <w:t xml:space="preserve"> </w:t>
      </w:r>
      <w:r w:rsidR="007B5ABF">
        <w:rPr>
          <w:lang w:val="en-GB"/>
        </w:rPr>
        <w:t xml:space="preserve">RhizoTubes®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Biot B4, Silices et Refractaires de la</w:t>
      </w:r>
      <w:r w:rsidR="007B5ABF">
        <w:rPr>
          <w:lang w:val="en-US"/>
        </w:rPr>
        <w:t xml:space="preserve"> </w:t>
      </w:r>
      <w:r w:rsidR="007B5ABF" w:rsidRPr="00154701">
        <w:rPr>
          <w:lang w:val="en-US"/>
        </w:rPr>
        <w:t>Méditerranée)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r>
        <w:rPr>
          <w:lang w:val="en-GB"/>
        </w:rPr>
        <w:t>².s</w:t>
      </w:r>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RhizoTube® was monitored each day, and the amounts of nutrient solution were adjusted to maintain the RhizoTubes®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w:t>
      </w:r>
      <w:r w:rsidR="006B2C5B">
        <w:rPr>
          <w:lang w:val="en-GB"/>
        </w:rPr>
        <w:lastRenderedPageBreak/>
        <w:t>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7357FA40" w:rsidR="00B629AA" w:rsidRDefault="00BC61BC">
      <w:pPr>
        <w:rPr>
          <w:lang w:val="en-GB"/>
        </w:rPr>
      </w:pPr>
      <w:r>
        <w:rPr>
          <w:lang w:val="en-GB"/>
        </w:rPr>
        <w:t xml:space="preserve">Root traits were measured </w:t>
      </w:r>
      <w:r w:rsidR="006B2C5B">
        <w:rPr>
          <w:lang w:val="en-GB"/>
        </w:rPr>
        <w:t>for each</w:t>
      </w:r>
      <w:r>
        <w:rPr>
          <w:lang w:val="en-GB"/>
        </w:rPr>
        <w:t xml:space="preserve"> RhizoTube®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roots of the different plants were overlapping in most RhizoTube®</w:t>
      </w:r>
      <w:r w:rsidR="00F903EA">
        <w:rPr>
          <w:lang w:val="en-GB"/>
        </w:rPr>
        <w:t xml:space="preserve"> at the end of the experiment</w:t>
      </w:r>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r w:rsidR="006B2C5B">
        <w:rPr>
          <w:lang w:val="en-GB"/>
        </w:rPr>
        <w:t>RhizoTube®</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RhizoTube®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RhizoTubes® in most cases, leading to highly left-skewed trait distribution and very low trait variability. </w:t>
      </w:r>
    </w:p>
    <w:p w14:paraId="28C5C842" w14:textId="19341AB7"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importance of belowground relative to aboveground traits in explaining mixture biomass.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 xml:space="preserve">from the RhizoTubes® </w:t>
      </w:r>
      <w:r w:rsidR="00C4458B">
        <w:rPr>
          <w:lang w:val="en-GB"/>
        </w:rPr>
        <w:t xml:space="preserve">by carefully separating their rooting systems. For each plant, </w:t>
      </w:r>
      <w:r w:rsidR="00BC61BC">
        <w:rPr>
          <w:lang w:val="en-GB"/>
        </w:rPr>
        <w:t xml:space="preserve">we counted the number of leaves on the main tiller (hereafter “# leaves”) and the total number of tillers (hereafter “# tillers”). Above and belowground biomass were </w:t>
      </w:r>
      <w:r w:rsidR="00586075">
        <w:rPr>
          <w:lang w:val="en-GB"/>
        </w:rPr>
        <w:t xml:space="preserve">then </w:t>
      </w:r>
      <w:r w:rsidR="00BC61BC">
        <w:rPr>
          <w:lang w:val="en-GB"/>
        </w:rPr>
        <w:t xml:space="preserve">separated and </w:t>
      </w:r>
      <w:r w:rsidR="00BC61BC" w:rsidRPr="00F0084D">
        <w:rPr>
          <w:lang w:val="en-GB"/>
        </w:rPr>
        <w:t xml:space="preserve">dried </w:t>
      </w:r>
      <w:r w:rsidR="00BC61BC">
        <w:rPr>
          <w:lang w:val="en-GB"/>
        </w:rPr>
        <w:t xml:space="preserve">before weighing to determine shoot biomass, root biomass, root:shoot ratio, and total biomass. </w:t>
      </w:r>
      <w:r w:rsidR="00F0084D" w:rsidRPr="00953317">
        <w:rPr>
          <w:lang w:val="en-GB"/>
        </w:rPr>
        <w:t>Leaf nitrogen content (hereafter “leaf N”) was measured with Near-Infrared Spectrometry (NIRS). We measured one NIR spectrum per leaf per plant in each RhizoTube® (i.e., six spectrum per RhizoTube®)</w:t>
      </w:r>
      <w:r w:rsidR="00F0084D">
        <w:rPr>
          <w:lang w:val="en-GB"/>
        </w:rPr>
        <w:t xml:space="preserve"> using the Fieldspec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Rhizotubes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RhizoTubes®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lastRenderedPageBreak/>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Rhizotube® (except leaf N which was averaged per</w:t>
      </w:r>
      <w:r w:rsidR="00804CA7" w:rsidRPr="00804CA7">
        <w:rPr>
          <w:lang w:val="en-GB"/>
        </w:rPr>
        <w:t xml:space="preserve"> </w:t>
      </w:r>
      <w:r w:rsidR="00804CA7">
        <w:rPr>
          <w:lang w:val="en-GB"/>
        </w:rPr>
        <w:t xml:space="preserve">Rhizotub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r>
        <w:rPr>
          <w:i/>
          <w:lang w:val="en-GB"/>
        </w:rPr>
        <w:t>lmer()</w:t>
      </w:r>
      <w:r>
        <w:rPr>
          <w:lang w:val="en-GB"/>
        </w:rPr>
        <w:t xml:space="preserve"> function (package </w:t>
      </w:r>
      <w:r>
        <w:rPr>
          <w:i/>
          <w:lang w:val="en-GB"/>
        </w:rPr>
        <w:t>lme4</w:t>
      </w:r>
      <w:r>
        <w:rPr>
          <w:lang w:val="en-GB"/>
        </w:rPr>
        <w:t xml:space="preserve">), and checked significance with the </w:t>
      </w:r>
      <w:r>
        <w:rPr>
          <w:i/>
          <w:lang w:val="en-GB"/>
        </w:rPr>
        <w:t>anova()</w:t>
      </w:r>
      <w:r>
        <w:rPr>
          <w:lang w:val="en-GB"/>
        </w:rPr>
        <w:t xml:space="preserve"> function (package </w:t>
      </w:r>
      <w:r>
        <w:rPr>
          <w:i/>
          <w:lang w:val="en-GB"/>
        </w:rPr>
        <w:t>lmerTest</w:t>
      </w:r>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5795E86A"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r w:rsidRPr="00A775E4">
        <w:rPr>
          <w:rFonts w:eastAsiaTheme="minorEastAsia"/>
          <w:i/>
          <w:iCs/>
          <w:lang w:val="en-GB"/>
        </w:rPr>
        <w:t>i</w:t>
      </w:r>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e first separated our dataset between the pure and mixed stands. Then, we summed the biomass of all plants of the same genotype within each RhizoTube®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w:t>
      </w:r>
      <w:r w:rsidR="00BC61BC">
        <w:rPr>
          <w:lang w:val="en-GB"/>
        </w:rPr>
        <w:lastRenderedPageBreak/>
        <w:t xml:space="preserve">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3C1CE63E"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r>
        <w:rPr>
          <w:rFonts w:eastAsiaTheme="minorEastAsia"/>
          <w:i/>
          <w:iCs/>
          <w:lang w:val="en-GB"/>
        </w:rPr>
        <w:t xml:space="preserve">i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r w:rsidRPr="00F47A3C">
        <w:rPr>
          <w:rFonts w:eastAsiaTheme="minorEastAsia"/>
          <w:i/>
          <w:iCs/>
          <w:lang w:val="en-GB"/>
        </w:rPr>
        <w:t>k</w:t>
      </w:r>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34B4721B" w:rsidR="00B629AA" w:rsidRDefault="00F47A3C">
      <w:pPr>
        <w:rPr>
          <w:lang w:val="en-GB"/>
        </w:rPr>
      </w:pPr>
      <w:r>
        <w:rPr>
          <w:lang w:val="en-GB"/>
        </w:rPr>
        <w:lastRenderedPageBreak/>
        <w:t>W</w:t>
      </w:r>
      <w:r w:rsidR="00BC61BC">
        <w:rPr>
          <w:lang w:val="en-GB"/>
        </w:rPr>
        <w:t xml:space="preserve">e compared RYTs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91A5058" w:rsidR="00B629AA" w:rsidRDefault="00672A3E">
      <w:pPr>
        <w:rPr>
          <w:lang w:val="en-GB"/>
        </w:rPr>
      </w:pPr>
      <w:r>
        <w:rPr>
          <w:lang w:val="en-GB"/>
        </w:rPr>
        <w:t xml:space="preserve">To assess whether trait composition </w:t>
      </w:r>
      <w:r w:rsidR="00D35441">
        <w:rPr>
          <w:lang w:val="en-GB"/>
        </w:rPr>
        <w:t xml:space="preserve">(above and belowground traits) </w:t>
      </w:r>
      <w:r>
        <w:rPr>
          <w:lang w:val="en-GB"/>
        </w:rPr>
        <w:t xml:space="preserve">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r>
        <w:rPr>
          <w:i/>
          <w:lang w:val="en-GB"/>
        </w:rPr>
        <w:t>lm()</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r>
        <w:rPr>
          <w:i/>
          <w:lang w:val="en-GB"/>
        </w:rPr>
        <w:t>glmulti()</w:t>
      </w:r>
      <w:r>
        <w:rPr>
          <w:lang w:val="en-GB"/>
        </w:rPr>
        <w:t xml:space="preserve"> function from the </w:t>
      </w:r>
      <w:r>
        <w:rPr>
          <w:i/>
          <w:lang w:val="en-GB"/>
        </w:rPr>
        <w:t>glmulti</w:t>
      </w:r>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r>
        <w:rPr>
          <w:i/>
          <w:lang w:val="en-GB"/>
        </w:rPr>
        <w:t>coef()</w:t>
      </w:r>
      <w:r>
        <w:rPr>
          <w:lang w:val="en-GB"/>
        </w:rPr>
        <w:t xml:space="preserve"> function (</w:t>
      </w:r>
      <w:r>
        <w:rPr>
          <w:i/>
          <w:lang w:val="en-GB"/>
        </w:rPr>
        <w:t>glmulti</w:t>
      </w:r>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1237F283" w:rsidR="00B629AA" w:rsidRDefault="0094527D">
      <w:pPr>
        <w:rPr>
          <w:lang w:val="en-GB"/>
        </w:rPr>
      </w:pPr>
      <w:r>
        <w:rPr>
          <w:lang w:val="en-GB"/>
        </w:rPr>
        <w:lastRenderedPageBreak/>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neighbor,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27683A24"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root:shoot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lastRenderedPageBreak/>
        <w:t>Relative biomass of mixtures</w:t>
      </w:r>
    </w:p>
    <w:p w14:paraId="5930BA06" w14:textId="26AFF076"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17A0E96F"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Trait differences between varieties, either above or belowground, and either in the R- or R+ treatment, did not explain mixture biomass (Figure 4, Supplementary Figure 2).</w:t>
      </w:r>
    </w:p>
    <w:p w14:paraId="08D772E7" w14:textId="33B7F5C9" w:rsidR="00B629AA" w:rsidRDefault="00BC61BC">
      <w:pPr>
        <w:pStyle w:val="Titre2"/>
        <w:rPr>
          <w:lang w:val="en-GB"/>
        </w:rPr>
      </w:pPr>
      <w:r>
        <w:rPr>
          <w:lang w:val="en-GB"/>
        </w:rPr>
        <w:lastRenderedPageBreak/>
        <w:t xml:space="preserve">Relationship between root area and </w:t>
      </w:r>
      <w:r w:rsidR="006869A7">
        <w:rPr>
          <w:lang w:val="en-GB"/>
        </w:rPr>
        <w:t>mixture</w:t>
      </w:r>
      <w:r>
        <w:rPr>
          <w:lang w:val="en-GB"/>
        </w:rPr>
        <w:t xml:space="preserve"> biomass</w:t>
      </w:r>
    </w:p>
    <w:p w14:paraId="335CDFA2" w14:textId="094969BB" w:rsidR="00BB0E09" w:rsidRPr="00BB0E09" w:rsidRDefault="00BB0E09" w:rsidP="00BB0E09">
      <w:pPr>
        <w:rPr>
          <w:lang w:val="en-GB"/>
        </w:rPr>
      </w:pPr>
      <w:r>
        <w:rPr>
          <w:lang w:val="en-GB"/>
        </w:rPr>
        <w:t xml:space="preserve">We hypothesized that the negative relationship between RYT and the average root projected area of varieties in the mixtures reflected a relaxation of belowground competition for varieties with high root area in monocultures. Under this hypothesis, varieties with high root area in monocultures are </w:t>
      </w:r>
      <w:r w:rsidR="00D64333">
        <w:rPr>
          <w:lang w:val="en-GB"/>
        </w:rPr>
        <w:t>highly competitive varieties that reach such high root areas through root proliferation in response to their neighbour in pure stand, which is himself very competitive. Such strong investment into competition in turn results in an overinvestment in biomass (above and belowground) to outgrow the neighbour. Those varieties, when grown in mixtures, are more likely to be paired with varieties that are less competitive, leading to relaxed competition in mixtures compared to pure stands. Such relaxed competition in turn leads to a disengagement from the “arms race” between plants, potentially resulting in lower root area and lower above and belowground biomass production, and thus low RYTs.</w:t>
      </w:r>
    </w:p>
    <w:p w14:paraId="4C5FB5A0" w14:textId="566FD95A" w:rsidR="00B629AA" w:rsidRDefault="00D00E0E" w:rsidP="00066BB1">
      <w:pPr>
        <w:rPr>
          <w:lang w:val="en-GB"/>
        </w:rPr>
      </w:pPr>
      <w:r>
        <w:rPr>
          <w:lang w:val="en-GB"/>
        </w:rPr>
        <w:t xml:space="preserve">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xml:space="preserve">, Figure 5c). </w:t>
      </w:r>
      <w:r>
        <w:rPr>
          <w:lang w:val="en-GB"/>
        </w:rPr>
        <w:t xml:space="preserve">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w:t>
      </w:r>
      <w:r w:rsidR="00F531FC">
        <w:rPr>
          <w:lang w:val="en-GB"/>
        </w:rPr>
        <w:t xml:space="preserve">. </w:t>
      </w:r>
      <w:r w:rsidR="001158D4">
        <w:rPr>
          <w:lang w:val="en-GB"/>
        </w:rPr>
        <w:t>F</w:t>
      </w:r>
      <w:r>
        <w:rPr>
          <w:lang w:val="en-GB"/>
        </w:rPr>
        <w:t xml:space="preserve">inally, the strongest biomass reductions occurred in mixtures where the observed root area was lower than the root area predicted from the pure stands, i.e., where phenotypic plasticity led to reduced root </w:t>
      </w:r>
      <w:r>
        <w:rPr>
          <w:lang w:val="en-GB"/>
        </w:rPr>
        <w:lastRenderedPageBreak/>
        <w:t xml:space="preserve">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lastRenderedPageBreak/>
        <w:t>Biomass reduction in mixed relative to pure stands reflects a relaxation of competition</w:t>
      </w:r>
    </w:p>
    <w:p w14:paraId="1C7E7DB7" w14:textId="3E89B08D" w:rsidR="00B629AA" w:rsidRDefault="00F705A1" w:rsidP="00F531FC">
      <w:pPr>
        <w:rPr>
          <w:lang w:val="en-GB"/>
        </w:rPr>
      </w:pPr>
      <w:r>
        <w:rPr>
          <w:lang w:val="en-GB"/>
        </w:rPr>
        <w:t xml:space="preserve">On average, mixture biomass was not significantly different from pure stand biomass under optimal growth conditions, indicating no significant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 I</w:t>
      </w:r>
      <w:r w:rsidR="00BC61BC">
        <w:rPr>
          <w:lang w:val="en-GB"/>
        </w:rPr>
        <w:t xml:space="preserve">ndividual </w:t>
      </w:r>
      <w:r w:rsidR="00484943">
        <w:rPr>
          <w:lang w:val="en-GB"/>
        </w:rPr>
        <w:t>variety</w:t>
      </w:r>
      <w:r w:rsidR="00BC61BC">
        <w:rPr>
          <w:lang w:val="en-GB"/>
        </w:rPr>
        <w:t xml:space="preserve"> responses to mixture cultivation </w:t>
      </w:r>
      <w:r>
        <w:rPr>
          <w:lang w:val="en-GB"/>
        </w:rPr>
        <w:t xml:space="preserve">(i.e., RYs) </w:t>
      </w:r>
      <w:r w:rsidR="00BC61BC">
        <w:rPr>
          <w:lang w:val="en-GB"/>
        </w:rPr>
        <w:t>combined with root trait data</w:t>
      </w:r>
      <w:r>
        <w:rPr>
          <w:lang w:val="en-GB"/>
        </w:rPr>
        <w:t xml:space="preserve"> (incl. hierarchical distance and plasticity in root area) </w:t>
      </w:r>
      <w:r w:rsidR="00BC61BC">
        <w:rPr>
          <w:lang w:val="en-GB"/>
        </w:rPr>
        <w:t xml:space="preserve">together suggest that </w:t>
      </w:r>
      <w:r w:rsidR="00F84A09">
        <w:rPr>
          <w:lang w:val="en-GB"/>
        </w:rPr>
        <w:t xml:space="preserve">such </w:t>
      </w:r>
      <w:r w:rsidR="00BC61BC">
        <w:rPr>
          <w:lang w:val="en-GB"/>
        </w:rPr>
        <w:t xml:space="preserve">reduction </w:t>
      </w:r>
      <w:r w:rsidR="00F84A09">
        <w:rPr>
          <w:lang w:val="en-GB"/>
        </w:rPr>
        <w:t xml:space="preserve">in biomass </w:t>
      </w:r>
      <w:r w:rsidR="00BC61BC">
        <w:rPr>
          <w:lang w:val="en-GB"/>
        </w:rPr>
        <w:t xml:space="preserve">was </w:t>
      </w:r>
      <w:r w:rsidR="00F84A09">
        <w:rPr>
          <w:lang w:val="en-GB"/>
        </w:rPr>
        <w:t xml:space="preserve">the </w:t>
      </w:r>
      <w:r w:rsidR="00BC61BC">
        <w:rPr>
          <w:lang w:val="en-GB"/>
        </w:rPr>
        <w:t>consequence of intense co</w:t>
      </w:r>
      <w:r>
        <w:rPr>
          <w:lang w:val="en-GB"/>
        </w:rPr>
        <w:t>mpetition</w:t>
      </w:r>
      <w:r w:rsidR="00BC61BC">
        <w:rPr>
          <w:lang w:val="en-GB"/>
        </w:rPr>
        <w:t xml:space="preserve"> in pure stands</w:t>
      </w:r>
      <w:r>
        <w:rPr>
          <w:lang w:val="en-GB"/>
        </w:rPr>
        <w:t xml:space="preserve">: water and nutrient limitation triggered an arms race between plants of highly competitive varieties in pure stands, which </w:t>
      </w:r>
      <w:r w:rsidR="00957F99">
        <w:rPr>
          <w:lang w:val="en-GB"/>
        </w:rPr>
        <w:t>manifested through</w:t>
      </w:r>
      <w:r>
        <w:rPr>
          <w:lang w:val="en-GB"/>
        </w:rPr>
        <w:t xml:space="preserve"> root proliferation and ultimately overinvestment in both below and aboveground biomass</w:t>
      </w:r>
      <w:r w:rsidR="00BC61BC">
        <w:rPr>
          <w:lang w:val="en-GB"/>
        </w:rPr>
        <w:t xml:space="preserve">. </w:t>
      </w:r>
      <w:r w:rsidR="00957F99">
        <w:rPr>
          <w:lang w:val="en-GB"/>
        </w:rPr>
        <w: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t>
      </w:r>
      <w:r w:rsidR="001C7BF6">
        <w:rPr>
          <w:lang w:val="en-GB"/>
        </w:rPr>
        <w:t xml:space="preserve"> </w:t>
      </w:r>
      <w:r w:rsidR="001C7BF6">
        <w:rPr>
          <w:lang w:val="en-GB"/>
        </w:rPr>
        <w:fldChar w:fldCharType="begin"/>
      </w:r>
      <w:r w:rsidR="001C7BF6">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enk, 2006; Pierik </w:t>
      </w:r>
      <w:r w:rsidR="001C7BF6" w:rsidRPr="005739A7">
        <w:rPr>
          <w:rFonts w:cs="Times New Roman"/>
          <w:i/>
          <w:iCs/>
          <w:szCs w:val="24"/>
          <w:lang w:val="en-GB"/>
        </w:rPr>
        <w:t>et al.</w:t>
      </w:r>
      <w:r w:rsidR="001C7BF6" w:rsidRPr="005739A7">
        <w:rPr>
          <w:rFonts w:cs="Times New Roman"/>
          <w:szCs w:val="24"/>
          <w:lang w:val="en-GB"/>
        </w:rPr>
        <w:t>, 2013)</w:t>
      </w:r>
      <w:r w:rsidR="001C7BF6">
        <w:rPr>
          <w:lang w:val="en-GB"/>
        </w:rPr>
        <w:fldChar w:fldCharType="end"/>
      </w:r>
      <w:r w:rsidR="00957F99">
        <w:rPr>
          <w:lang w:val="en-GB"/>
        </w:rPr>
        <w:t xml:space="preserve">. </w:t>
      </w:r>
      <w:r w:rsidR="00F531FC">
        <w:rPr>
          <w:lang w:val="en-GB"/>
        </w:rPr>
        <w:t>Such highly competitive varieties experienced reduced competition in mixed stands and thus disengaged from th</w:t>
      </w:r>
      <w:r w:rsidR="00957F99">
        <w:rPr>
          <w:lang w:val="en-GB"/>
        </w:rPr>
        <w:t>is</w:t>
      </w:r>
      <w:r w:rsidR="00F531FC">
        <w:rPr>
          <w:lang w:val="en-GB"/>
        </w:rPr>
        <w:t xml:space="preserve"> competitive arms race and produced less biomass. </w:t>
      </w:r>
      <w:r w:rsidR="004B2AC9">
        <w:rPr>
          <w:lang w:val="en-GB"/>
        </w:rPr>
        <w:t>Conversely</w:t>
      </w:r>
      <w:r w:rsidR="00F531FC">
        <w:rPr>
          <w:lang w:val="en-GB"/>
        </w:rPr>
        <w:t>, the</w:t>
      </w:r>
      <w:r w:rsidR="000F6898">
        <w:rPr>
          <w:lang w:val="en-GB"/>
        </w:rPr>
        <w:t>ir</w:t>
      </w:r>
      <w:r w:rsidR="00F531FC">
        <w:rPr>
          <w:lang w:val="en-GB"/>
        </w:rPr>
        <w:t xml:space="preserve"> less competitive </w:t>
      </w:r>
      <w:r w:rsidR="000F6898">
        <w:rPr>
          <w:lang w:val="en-GB"/>
        </w:rPr>
        <w:t>neighbour</w:t>
      </w:r>
      <w:r w:rsidR="00F531FC">
        <w:rPr>
          <w:lang w:val="en-GB"/>
        </w:rPr>
        <w:t xml:space="preserve"> experienced stronger competition in mixed </w:t>
      </w:r>
      <w:r w:rsidR="009C1B1B">
        <w:rPr>
          <w:lang w:val="en-GB"/>
        </w:rPr>
        <w:t xml:space="preserve">than in pure stands, </w:t>
      </w:r>
      <w:r w:rsidR="00F531FC">
        <w:rPr>
          <w:lang w:val="en-GB"/>
        </w:rPr>
        <w:t>and hence produced more biomass. The net balance between these two effects was an overall reduction in biomass because the biomass gain from the weaker competitor was lower than the biomass loss from the stronger competitor, which explain</w:t>
      </w:r>
      <w:r w:rsidR="006D415A">
        <w:rPr>
          <w:lang w:val="en-GB"/>
        </w:rPr>
        <w:t>s</w:t>
      </w:r>
      <w:r w:rsidR="00F531FC">
        <w:rPr>
          <w:lang w:val="en-GB"/>
        </w:rPr>
        <w:t xml:space="preserve"> the average negative RYT observed in the R- treatment. </w:t>
      </w:r>
      <w:r w:rsidR="000F6898">
        <w:rPr>
          <w:lang w:val="en-GB"/>
        </w:rPr>
        <w:t>All together, these results suggest a positive selection effect where the dominant genotype (here most competitive) gain more than what is lost by the sub-dominant genotype.</w:t>
      </w:r>
      <w:r w:rsidR="001C7BF6">
        <w:rPr>
          <w:lang w:val="en-GB"/>
        </w:rPr>
        <w:t xml:space="preserve"> </w:t>
      </w:r>
      <w:r w:rsidR="001C7BF6" w:rsidRPr="001C7BF6">
        <w:rPr>
          <w:lang w:val="en-GB"/>
        </w:rPr>
        <w:t xml:space="preserve">Similar ecological mechanisms have been shown to be responsible for the </w:t>
      </w:r>
      <w:r w:rsidR="001C7BF6">
        <w:rPr>
          <w:lang w:val="en-GB"/>
        </w:rPr>
        <w:t>overyielding in</w:t>
      </w:r>
      <w:r w:rsidR="001C7BF6" w:rsidRPr="001C7BF6">
        <w:rPr>
          <w:lang w:val="en-GB"/>
        </w:rPr>
        <w:t xml:space="preserve"> forest trees, with larger tree species able to benefit from reduced light competition from their smaller neighbours</w:t>
      </w:r>
      <w:r w:rsidR="001C7BF6">
        <w:rPr>
          <w:lang w:val="en-GB"/>
        </w:rPr>
        <w:t xml:space="preserve"> </w:t>
      </w:r>
      <w:r w:rsidR="001C7BF6">
        <w:rPr>
          <w:lang w:val="en-GB"/>
        </w:rPr>
        <w:fldChar w:fldCharType="begin"/>
      </w:r>
      <w:r w:rsidR="001C7BF6">
        <w:rPr>
          <w:lang w:val="en-GB"/>
        </w:rPr>
        <w: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1C7BF6">
        <w:rPr>
          <w:lang w:val="en-GB"/>
        </w:rPr>
        <w:fldChar w:fldCharType="separate"/>
      </w:r>
      <w:r w:rsidR="001C7BF6" w:rsidRPr="005739A7">
        <w:rPr>
          <w:rFonts w:cs="Times New Roman"/>
          <w:szCs w:val="24"/>
          <w:lang w:val="en-GB"/>
        </w:rPr>
        <w:t xml:space="preserve">(Schmid and Niklaus, 2017; Williams </w:t>
      </w:r>
      <w:r w:rsidR="001C7BF6" w:rsidRPr="005739A7">
        <w:rPr>
          <w:rFonts w:cs="Times New Roman"/>
          <w:i/>
          <w:iCs/>
          <w:szCs w:val="24"/>
          <w:lang w:val="en-GB"/>
        </w:rPr>
        <w:t>et al.</w:t>
      </w:r>
      <w:r w:rsidR="001C7BF6" w:rsidRPr="005739A7">
        <w:rPr>
          <w:rFonts w:cs="Times New Roman"/>
          <w:szCs w:val="24"/>
          <w:lang w:val="en-GB"/>
        </w:rPr>
        <w:t>, 2017)</w:t>
      </w:r>
      <w:r w:rsidR="001C7BF6">
        <w:rPr>
          <w:lang w:val="en-GB"/>
        </w:rPr>
        <w:fldChar w:fldCharType="end"/>
      </w:r>
      <w:r w:rsidR="001C7BF6">
        <w:rPr>
          <w:lang w:val="en-GB"/>
        </w:rPr>
        <w:t>. In our case, a</w:t>
      </w:r>
      <w:r w:rsidR="000F6898">
        <w:rPr>
          <w:lang w:val="en-GB"/>
        </w:rPr>
        <w:t xml:space="preserve"> </w:t>
      </w:r>
      <w:r w:rsidR="001C7BF6">
        <w:rPr>
          <w:lang w:val="en-GB"/>
        </w:rPr>
        <w:t>“</w:t>
      </w:r>
      <w:r w:rsidR="000F6898">
        <w:rPr>
          <w:lang w:val="en-GB"/>
        </w:rPr>
        <w:t>gain</w:t>
      </w:r>
      <w:r w:rsidR="001C7BF6">
        <w:rPr>
          <w:lang w:val="en-GB"/>
        </w:rPr>
        <w:t>”</w:t>
      </w:r>
      <w:r w:rsidR="000F6898">
        <w:rPr>
          <w:lang w:val="en-GB"/>
        </w:rPr>
        <w:t xml:space="preserve"> is seen as a reduction of competition intensity which </w:t>
      </w:r>
      <w:r w:rsidR="00957F99">
        <w:rPr>
          <w:lang w:val="en-GB"/>
        </w:rPr>
        <w:t xml:space="preserve">translates into a reduction of biomass. This </w:t>
      </w:r>
      <w:r w:rsidR="000F6898">
        <w:rPr>
          <w:lang w:val="en-GB"/>
        </w:rPr>
        <w:t xml:space="preserve">is </w:t>
      </w:r>
      <w:r w:rsidR="001C7BF6">
        <w:rPr>
          <w:lang w:val="en-GB"/>
        </w:rPr>
        <w:t>because in a cereal</w:t>
      </w:r>
      <w:r w:rsidR="00F416D3">
        <w:rPr>
          <w:lang w:val="en-GB"/>
        </w:rPr>
        <w:t xml:space="preserve"> such as wheat</w:t>
      </w:r>
      <w:r w:rsidR="001C7BF6">
        <w:rPr>
          <w:lang w:val="en-GB"/>
        </w:rPr>
        <w:t>, at the seedling stage, biomass typically reflect</w:t>
      </w:r>
      <w:r w:rsidR="00F416D3">
        <w:rPr>
          <w:lang w:val="en-GB"/>
        </w:rPr>
        <w:t>s</w:t>
      </w:r>
      <w:r w:rsidR="001C7BF6">
        <w:rPr>
          <w:lang w:val="en-GB"/>
        </w:rPr>
        <w:t xml:space="preserve"> </w:t>
      </w:r>
      <w:r w:rsidR="006D415A">
        <w:rPr>
          <w:lang w:val="en-GB"/>
        </w:rPr>
        <w:t>competitive ability</w:t>
      </w:r>
      <w:r w:rsidR="000F6898">
        <w:rPr>
          <w:lang w:val="en-GB"/>
        </w:rPr>
        <w:t>.</w:t>
      </w:r>
      <w:r w:rsidR="00F416D3">
        <w:rPr>
          <w:lang w:val="en-GB"/>
        </w:rPr>
        <w:t xml:space="preserve"> For example, s</w:t>
      </w:r>
      <w:r w:rsidR="00BC61BC">
        <w:rPr>
          <w:lang w:val="en-GB"/>
        </w:rPr>
        <w:t>eedling growth rate and early vigo</w:t>
      </w:r>
      <w:r w:rsidR="00484943">
        <w:rPr>
          <w:lang w:val="en-GB"/>
        </w:rPr>
        <w:t>u</w:t>
      </w:r>
      <w:r w:rsidR="00BC61BC">
        <w:rPr>
          <w:lang w:val="en-GB"/>
        </w:rPr>
        <w:t xml:space="preserve">r are </w:t>
      </w:r>
      <w:r w:rsidR="006D415A">
        <w:rPr>
          <w:lang w:val="en-GB"/>
        </w:rPr>
        <w:t>typically</w:t>
      </w:r>
      <w:r w:rsidR="00BC61BC">
        <w:rPr>
          <w:lang w:val="en-GB"/>
        </w:rPr>
        <w:t xml:space="preserve"> targeted by plant breeders as </w:t>
      </w:r>
      <w:r w:rsidR="00BC61BC">
        <w:rPr>
          <w:lang w:val="en-GB"/>
        </w:rPr>
        <w:lastRenderedPageBreak/>
        <w:t>favo</w:t>
      </w:r>
      <w:r w:rsidR="00484943">
        <w:rPr>
          <w:lang w:val="en-GB"/>
        </w:rPr>
        <w:t>u</w:t>
      </w:r>
      <w:r w:rsidR="00BC61BC">
        <w:rPr>
          <w:lang w:val="en-GB"/>
        </w:rPr>
        <w:t xml:space="preserve">rable traits for competitiveness against weeds </w:t>
      </w:r>
      <w:r w:rsidR="00BC61BC">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32FCF469" w14:textId="77777777" w:rsidR="005369BB" w:rsidRDefault="005369BB" w:rsidP="005369BB">
      <w:pPr>
        <w:pStyle w:val="Titre2"/>
        <w:rPr>
          <w:lang w:val="en-GB"/>
        </w:rPr>
      </w:pPr>
      <w:r>
        <w:rPr>
          <w:lang w:val="en-GB"/>
        </w:rPr>
        <w:t>No evidence for niche complementarity between seedlings</w:t>
      </w:r>
    </w:p>
    <w:p w14:paraId="5CE514B6" w14:textId="63601B4D" w:rsidR="000C59AA" w:rsidRDefault="005369BB" w:rsidP="000C59AA">
      <w:pPr>
        <w:rPr>
          <w:lang w:val="en-GB"/>
        </w:rPr>
      </w:pPr>
      <w:r>
        <w:rPr>
          <w:lang w:val="en-GB"/>
        </w:rPr>
        <w:t>We found no evidence of complementarity effects</w:t>
      </w:r>
      <w:r w:rsidR="00F705A1">
        <w:rPr>
          <w:lang w:val="en-GB"/>
        </w:rPr>
        <w:t xml:space="preserve"> </w:t>
      </w:r>
      <w:r w:rsidR="00455715">
        <w:rPr>
          <w:lang w:val="en-GB"/>
        </w:rPr>
        <w:t>that would be driven by trait differences between varieties</w:t>
      </w:r>
      <w:r>
        <w:rPr>
          <w:lang w:val="en-GB"/>
        </w:rPr>
        <w:t xml:space="preserve">,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Our phenotyping method did not allow us accessing traits such as root diameter or root tissue density. Other traits could not be computed due to root overlapping between adjacent plants (e.g., root angle) or to the reduced size of the Rhizotube</w:t>
      </w:r>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w:t>
      </w:r>
      <w:r>
        <w:rPr>
          <w:lang w:val="en-GB"/>
        </w:rPr>
        <w:lastRenderedPageBreak/>
        <w:t xml:space="preserve">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4E3A4A3"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w:t>
      </w:r>
      <w:r>
        <w:rPr>
          <w:lang w:val="en-GB"/>
        </w:rPr>
        <w:lastRenderedPageBreak/>
        <w:t xml:space="preserve">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It is also supported by empirical data measured in the same phenotyping platform: </w:t>
      </w:r>
      <w:r w:rsidR="003E6466">
        <w:rPr>
          <w:lang w:val="en-GB"/>
        </w:rPr>
        <w:fldChar w:fldCharType="begin"/>
      </w:r>
      <w:r w:rsidR="00121A9C">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E6466">
        <w:rPr>
          <w:lang w:val="en-GB"/>
        </w:rPr>
        <w:fldChar w:fldCharType="separate"/>
      </w:r>
      <w:r w:rsidR="003E6466" w:rsidRPr="00733C51">
        <w:rPr>
          <w:rFonts w:cs="Times New Roman"/>
          <w:szCs w:val="24"/>
          <w:lang w:val="en-GB"/>
        </w:rPr>
        <w:t xml:space="preserve">Colombo </w:t>
      </w:r>
      <w:r w:rsidR="003E6466" w:rsidRPr="00733C51">
        <w:rPr>
          <w:rFonts w:cs="Times New Roman"/>
          <w:i/>
          <w:iCs/>
          <w:szCs w:val="24"/>
          <w:lang w:val="en-GB"/>
        </w:rPr>
        <w:t>et al.</w:t>
      </w:r>
      <w:r w:rsidR="003E6466" w:rsidRPr="00733C51">
        <w:rPr>
          <w:rFonts w:cs="Times New Roman"/>
          <w:szCs w:val="24"/>
          <w:lang w:val="en-GB"/>
        </w:rPr>
        <w:t xml:space="preserve"> </w:t>
      </w:r>
      <w:r w:rsidR="003E6466">
        <w:rPr>
          <w:rFonts w:cs="Times New Roman"/>
          <w:szCs w:val="24"/>
          <w:lang w:val="en-GB"/>
        </w:rPr>
        <w:t>(</w:t>
      </w:r>
      <w:r w:rsidR="003E6466" w:rsidRPr="00733C51">
        <w:rPr>
          <w:rFonts w:cs="Times New Roman"/>
          <w:szCs w:val="24"/>
          <w:lang w:val="en-GB"/>
        </w:rPr>
        <w:t>2022)</w:t>
      </w:r>
      <w:r w:rsidR="003E6466">
        <w:rPr>
          <w:lang w:val="en-GB"/>
        </w:rPr>
        <w:fldChar w:fldCharType="end"/>
      </w:r>
      <w:r w:rsidR="003E6466">
        <w:rPr>
          <w:lang w:val="en-GB"/>
        </w:rPr>
        <w:t xml:space="preserve"> found that early seedling biomass measured in the platform was negatively correlated with yield components measured in the field in multiple wheat panels</w:t>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4B14368E" w:rsidR="00043394" w:rsidRDefault="00D64E48" w:rsidP="00425B86">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526837">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 through positive selection effects.</w:t>
      </w:r>
      <w:r w:rsidR="00043394">
        <w:rPr>
          <w:lang w:val="en-GB"/>
        </w:rPr>
        <w:t xml:space="preserve"> </w:t>
      </w:r>
      <w:r w:rsidR="00526837">
        <w:rPr>
          <w:lang w:val="en-GB"/>
        </w:rPr>
        <w:t xml:space="preserve">Conveniently, the choice of the varieties could be guided by their root projected area measured in monoculture. Of course, the effect of relaxed competition at the seedling stage on final grain yield would still need to be validated in field trials. </w:t>
      </w:r>
      <w:r w:rsidR="00043394">
        <w:rPr>
          <w:lang w:val="en-GB"/>
        </w:rPr>
        <w:t xml:space="preserve">This means that promoting complementarity effect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lastRenderedPageBreak/>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705DE0BA" w:rsidR="003E6466" w:rsidRDefault="003E6466" w:rsidP="003E6466">
      <w:pPr>
        <w:rPr>
          <w:lang w:val="en-GB"/>
        </w:rPr>
      </w:pPr>
      <w:r>
        <w:rPr>
          <w:b/>
          <w:lang w:val="en-GB"/>
        </w:rPr>
        <w:t xml:space="preserve">Supplementary Table 5: </w:t>
      </w:r>
      <w:r w:rsidRPr="007C26FD">
        <w:rPr>
          <w:bCs/>
          <w:lang w:val="en-GB"/>
        </w:rPr>
        <w:t>Analysis of Variance (ANOVA) to test the effect of the treatment on RYTs</w:t>
      </w:r>
    </w:p>
    <w:p w14:paraId="355B4A5F" w14:textId="4FD09961" w:rsidR="003E6466" w:rsidRDefault="003E6466" w:rsidP="003E6466">
      <w:pPr>
        <w:rPr>
          <w:lang w:val="en-GB"/>
        </w:rPr>
      </w:pPr>
      <w:r>
        <w:rPr>
          <w:b/>
          <w:lang w:val="en-GB"/>
        </w:rPr>
        <w:t xml:space="preserve">Supplementary Table 6: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0A40FE80" w14:textId="3EB48A43" w:rsidR="003E6466" w:rsidRPr="007C26FD" w:rsidRDefault="003E6466" w:rsidP="003E6466">
      <w:pPr>
        <w:rPr>
          <w:bCs/>
          <w:lang w:val="en-GB"/>
        </w:rPr>
      </w:pPr>
      <w:r>
        <w:rPr>
          <w:b/>
          <w:lang w:val="en-GB"/>
        </w:rPr>
        <w:t xml:space="preserve">Supplementary Figure 1: </w:t>
      </w:r>
      <w:r w:rsidRPr="007C26FD">
        <w:rPr>
          <w:bCs/>
          <w:lang w:val="en-GB"/>
        </w:rPr>
        <w:t>RhizoTubes® monitoring</w:t>
      </w:r>
    </w:p>
    <w:p w14:paraId="7A701BC2" w14:textId="5D792E17" w:rsidR="003E6466" w:rsidRDefault="003E6466" w:rsidP="003E6466">
      <w:pPr>
        <w:rPr>
          <w:lang w:val="en-GB"/>
        </w:rPr>
      </w:pPr>
      <w:r>
        <w:rPr>
          <w:b/>
          <w:lang w:val="en-GB"/>
        </w:rPr>
        <w:t xml:space="preserve">Supplementary Figure 2: </w:t>
      </w:r>
      <w:r w:rsidRPr="007C26FD">
        <w:rPr>
          <w:bCs/>
          <w:lang w:val="en-GB"/>
        </w:rPr>
        <w:t>Relationships between the trait composition of the mixtures and their above and belowground RYTs</w:t>
      </w:r>
    </w:p>
    <w:p w14:paraId="39E5E893" w14:textId="49F49B9D" w:rsidR="003E6466" w:rsidRDefault="003E6466" w:rsidP="003E6466">
      <w:pPr>
        <w:rPr>
          <w:lang w:val="en-GB"/>
        </w:rPr>
      </w:pPr>
      <w:r>
        <w:rPr>
          <w:b/>
          <w:lang w:val="en-GB"/>
        </w:rPr>
        <w:t xml:space="preserve">Supplementary Figure 3: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25FA6591" w:rsidR="003E6466" w:rsidRDefault="003E6466" w:rsidP="003E6466">
      <w:pPr>
        <w:rPr>
          <w:lang w:val="en-GB"/>
        </w:rPr>
      </w:pPr>
      <w:r>
        <w:rPr>
          <w:b/>
          <w:lang w:val="en-GB"/>
        </w:rPr>
        <w:t xml:space="preserve">Supplementary Figure 4: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We thank the 4PMI platform (Plant Phenotyping Platform for Plant and Microorganisms Interactions) - UMR Agroécologie,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lastRenderedPageBreak/>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SolACE - https://www.solace-eu.net/).</w:t>
      </w:r>
    </w:p>
    <w:p w14:paraId="560FBDD8" w14:textId="6D5C23FC" w:rsidR="00AE7E81" w:rsidRDefault="00AE7E81" w:rsidP="00AE7E81">
      <w:pPr>
        <w:pStyle w:val="Titre1"/>
        <w:rPr>
          <w:lang w:val="en-GB"/>
        </w:rPr>
      </w:pPr>
      <w:r w:rsidRPr="00AE7E81">
        <w:rPr>
          <w:lang w:val="en-GB"/>
        </w:rPr>
        <w:t>Data availability</w:t>
      </w:r>
    </w:p>
    <w:p w14:paraId="4F3341FB" w14:textId="1674BE60" w:rsidR="00F40619" w:rsidRDefault="00AE7E81" w:rsidP="00AE7E81">
      <w:pPr>
        <w:rPr>
          <w:lang w:val="en-GB"/>
        </w:rPr>
        <w:sectPr w:rsidR="00F40619">
          <w:footerReference w:type="default" r:id="rId17"/>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28E6D353" w14:textId="77777777" w:rsidR="00074788" w:rsidRPr="00074788" w:rsidRDefault="004E258C" w:rsidP="00074788">
      <w:pPr>
        <w:pStyle w:val="Bibliographie"/>
        <w:rPr>
          <w:lang w:val="en-GB"/>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074788" w:rsidRPr="00074788">
        <w:rPr>
          <w:b/>
          <w:bCs/>
          <w:lang w:val="en-GB"/>
        </w:rPr>
        <w:t>Anten NPR, Vermeulen PJ</w:t>
      </w:r>
      <w:r w:rsidR="00074788" w:rsidRPr="00074788">
        <w:rPr>
          <w:lang w:val="en-GB"/>
        </w:rPr>
        <w:t xml:space="preserve">. 2016. Tragedies and crops: understanding natural selection to improve cropping systems. Trends in Ecology &amp; Evolution </w:t>
      </w:r>
      <w:r w:rsidR="00074788" w:rsidRPr="00074788">
        <w:rPr>
          <w:b/>
          <w:bCs/>
          <w:lang w:val="en-GB"/>
        </w:rPr>
        <w:t>31</w:t>
      </w:r>
      <w:r w:rsidR="00074788" w:rsidRPr="00074788">
        <w:rPr>
          <w:lang w:val="en-GB"/>
        </w:rPr>
        <w:t>, 429–439.</w:t>
      </w:r>
    </w:p>
    <w:p w14:paraId="3A45F2A4" w14:textId="77777777" w:rsidR="00074788" w:rsidRPr="00074788" w:rsidRDefault="00074788" w:rsidP="00074788">
      <w:pPr>
        <w:pStyle w:val="Bibliographie"/>
        <w:rPr>
          <w:lang w:val="en-GB"/>
        </w:rPr>
      </w:pPr>
      <w:r w:rsidRPr="00074788">
        <w:rPr>
          <w:b/>
          <w:bCs/>
          <w:lang w:val="en-GB"/>
        </w:rPr>
        <w:t>Bacher H, Sharaby Y, Walia H, Peleg Z</w:t>
      </w:r>
      <w:r w:rsidRPr="00074788">
        <w:rPr>
          <w:lang w:val="en-GB"/>
        </w:rPr>
        <w:t xml:space="preserve">. 2022. Modifying root-to-shoot ratio improves root water influxes in wheat under drought stress. Journal of Experimental Botany </w:t>
      </w:r>
      <w:r w:rsidRPr="00074788">
        <w:rPr>
          <w:b/>
          <w:bCs/>
          <w:lang w:val="en-GB"/>
        </w:rPr>
        <w:t>73</w:t>
      </w:r>
      <w:r w:rsidRPr="00074788">
        <w:rPr>
          <w:lang w:val="en-GB"/>
        </w:rPr>
        <w:t>, 1643–1654.</w:t>
      </w:r>
    </w:p>
    <w:p w14:paraId="287A4F1A" w14:textId="77777777" w:rsidR="00074788" w:rsidRPr="00074788" w:rsidRDefault="00074788" w:rsidP="00074788">
      <w:pPr>
        <w:pStyle w:val="Bibliographie"/>
        <w:rPr>
          <w:lang w:val="en-GB"/>
        </w:rPr>
      </w:pPr>
      <w:r w:rsidRPr="00074788">
        <w:rPr>
          <w:b/>
          <w:bCs/>
          <w:lang w:val="en-GB"/>
        </w:rPr>
        <w:t xml:space="preserve">Bacher H, Zhu F, Gao T, </w:t>
      </w:r>
      <w:r w:rsidRPr="00074788">
        <w:rPr>
          <w:b/>
          <w:bCs/>
          <w:i/>
          <w:iCs/>
          <w:lang w:val="en-GB"/>
        </w:rPr>
        <w:t>et al.</w:t>
      </w:r>
      <w:r w:rsidRPr="00074788">
        <w:rPr>
          <w:lang w:val="en-GB"/>
        </w:rPr>
        <w:t xml:space="preserve"> 2021. Wild emmer introgression alters root-to-shoot growth dynamics in durum wheat in response to water stress. Plant Physiology </w:t>
      </w:r>
      <w:r w:rsidRPr="00074788">
        <w:rPr>
          <w:b/>
          <w:bCs/>
          <w:lang w:val="en-GB"/>
        </w:rPr>
        <w:t>187</w:t>
      </w:r>
      <w:r w:rsidRPr="00074788">
        <w:rPr>
          <w:lang w:val="en-GB"/>
        </w:rPr>
        <w:t>, 1149–1162.</w:t>
      </w:r>
    </w:p>
    <w:p w14:paraId="773963E5" w14:textId="77777777" w:rsidR="00074788" w:rsidRPr="00074788" w:rsidRDefault="00074788" w:rsidP="00074788">
      <w:pPr>
        <w:pStyle w:val="Bibliographie"/>
        <w:rPr>
          <w:lang w:val="en-GB"/>
        </w:rPr>
      </w:pPr>
      <w:r w:rsidRPr="00074788">
        <w:rPr>
          <w:b/>
          <w:bCs/>
          <w:lang w:val="en-GB"/>
        </w:rPr>
        <w:t>Bakker LM, Mommer L, van Ruijven J</w:t>
      </w:r>
      <w:r w:rsidRPr="00074788">
        <w:rPr>
          <w:lang w:val="en-GB"/>
        </w:rPr>
        <w:t xml:space="preserve">. 2018. Can root trait diversity explain complementarity effects in a grassland biodiversity experiment? Journal of Plant Ecology </w:t>
      </w:r>
      <w:r w:rsidRPr="00074788">
        <w:rPr>
          <w:b/>
          <w:bCs/>
          <w:lang w:val="en-GB"/>
        </w:rPr>
        <w:t>11</w:t>
      </w:r>
      <w:r w:rsidRPr="00074788">
        <w:rPr>
          <w:lang w:val="en-GB"/>
        </w:rPr>
        <w:t>, 73–84.</w:t>
      </w:r>
    </w:p>
    <w:p w14:paraId="6FBA4505" w14:textId="77777777" w:rsidR="00074788" w:rsidRPr="00074788" w:rsidRDefault="00074788" w:rsidP="00074788">
      <w:pPr>
        <w:pStyle w:val="Bibliographie"/>
        <w:rPr>
          <w:lang w:val="en-GB"/>
        </w:rPr>
      </w:pPr>
      <w:r w:rsidRPr="00074788">
        <w:rPr>
          <w:b/>
          <w:bCs/>
          <w:lang w:val="en-GB"/>
        </w:rPr>
        <w:t>Ballaré CL, Pierik R</w:t>
      </w:r>
      <w:r w:rsidRPr="00074788">
        <w:rPr>
          <w:lang w:val="en-GB"/>
        </w:rPr>
        <w:t xml:space="preserve">. 2017. The shade-avoidance syndrome: multiple signals and ecological consequences. Plant, Cell &amp; Environment </w:t>
      </w:r>
      <w:r w:rsidRPr="00074788">
        <w:rPr>
          <w:b/>
          <w:bCs/>
          <w:lang w:val="en-GB"/>
        </w:rPr>
        <w:t>40</w:t>
      </w:r>
      <w:r w:rsidRPr="00074788">
        <w:rPr>
          <w:lang w:val="en-GB"/>
        </w:rPr>
        <w:t>, 2530–2543.</w:t>
      </w:r>
    </w:p>
    <w:p w14:paraId="57F6C255" w14:textId="77777777" w:rsidR="00074788" w:rsidRPr="00074788" w:rsidRDefault="00074788" w:rsidP="00074788">
      <w:pPr>
        <w:pStyle w:val="Bibliographie"/>
        <w:rPr>
          <w:lang w:val="en-GB"/>
        </w:rPr>
      </w:pPr>
      <w:r w:rsidRPr="00074788">
        <w:rPr>
          <w:b/>
          <w:bCs/>
          <w:lang w:val="en-GB"/>
        </w:rPr>
        <w:t>Ballaré CL, Scopel AL, Sánchez RA</w:t>
      </w:r>
      <w:r w:rsidRPr="00074788">
        <w:rPr>
          <w:lang w:val="en-GB"/>
        </w:rPr>
        <w:t xml:space="preserve">. 1990. Far-red radiation reflected from adjacent leaves: an early signal of competition in plant canopies. Science (New York, N.Y.) </w:t>
      </w:r>
      <w:r w:rsidRPr="00074788">
        <w:rPr>
          <w:b/>
          <w:bCs/>
          <w:lang w:val="en-GB"/>
        </w:rPr>
        <w:t>247</w:t>
      </w:r>
      <w:r w:rsidRPr="00074788">
        <w:rPr>
          <w:lang w:val="en-GB"/>
        </w:rPr>
        <w:t>, 329–332.</w:t>
      </w:r>
    </w:p>
    <w:p w14:paraId="308A17EA" w14:textId="77777777" w:rsidR="00074788" w:rsidRPr="00074788" w:rsidRDefault="00074788" w:rsidP="00074788">
      <w:pPr>
        <w:pStyle w:val="Bibliographie"/>
        <w:rPr>
          <w:lang w:val="en-GB"/>
        </w:rPr>
      </w:pPr>
      <w:r w:rsidRPr="00074788">
        <w:rPr>
          <w:b/>
          <w:bCs/>
          <w:lang w:val="en-GB"/>
        </w:rPr>
        <w:t>Bertholdsson N-O</w:t>
      </w:r>
      <w:r w:rsidRPr="00074788">
        <w:rPr>
          <w:lang w:val="en-GB"/>
        </w:rPr>
        <w:t xml:space="preserve">. 2005. Early vigour and allelopathy – two useful traits for enhanced barley and wheat competitiveness against weeds. Weed Research </w:t>
      </w:r>
      <w:r w:rsidRPr="00074788">
        <w:rPr>
          <w:b/>
          <w:bCs/>
          <w:lang w:val="en-GB"/>
        </w:rPr>
        <w:t>45</w:t>
      </w:r>
      <w:r w:rsidRPr="00074788">
        <w:rPr>
          <w:lang w:val="en-GB"/>
        </w:rPr>
        <w:t>, 94–102.</w:t>
      </w:r>
    </w:p>
    <w:p w14:paraId="3CC4281A" w14:textId="77777777" w:rsidR="00074788" w:rsidRPr="00074788" w:rsidRDefault="00074788" w:rsidP="00074788">
      <w:pPr>
        <w:pStyle w:val="Bibliographie"/>
        <w:rPr>
          <w:lang w:val="en-GB"/>
        </w:rPr>
      </w:pPr>
      <w:r w:rsidRPr="00074788">
        <w:rPr>
          <w:b/>
          <w:bCs/>
          <w:lang w:val="en-GB"/>
        </w:rPr>
        <w:t>Biernaskie JM</w:t>
      </w:r>
      <w:r w:rsidRPr="00074788">
        <w:rPr>
          <w:lang w:val="en-GB"/>
        </w:rPr>
        <w:t xml:space="preserve">. 2022. Kin selection theory and the design of cooperative crops. Evolutionary Applications </w:t>
      </w:r>
      <w:r w:rsidRPr="00074788">
        <w:rPr>
          <w:b/>
          <w:bCs/>
          <w:lang w:val="en-GB"/>
        </w:rPr>
        <w:t>15</w:t>
      </w:r>
      <w:r w:rsidRPr="00074788">
        <w:rPr>
          <w:lang w:val="en-GB"/>
        </w:rPr>
        <w:t>, 1555–1564.</w:t>
      </w:r>
    </w:p>
    <w:p w14:paraId="4C433AD9" w14:textId="77777777" w:rsidR="00074788" w:rsidRPr="00074788" w:rsidRDefault="00074788" w:rsidP="00074788">
      <w:pPr>
        <w:pStyle w:val="Bibliographie"/>
        <w:rPr>
          <w:lang w:val="en-GB"/>
        </w:rPr>
      </w:pPr>
      <w:r w:rsidRPr="00074788">
        <w:rPr>
          <w:b/>
          <w:bCs/>
          <w:lang w:val="en-GB"/>
        </w:rPr>
        <w:t>Bloom AJ, Chapin III FS, Mooney HA</w:t>
      </w:r>
      <w:r w:rsidRPr="00074788">
        <w:rPr>
          <w:lang w:val="en-GB"/>
        </w:rPr>
        <w:t xml:space="preserve">. 1985. Resource limitation in plants-an economic analogy. Annual review of Ecology and Systematics </w:t>
      </w:r>
      <w:r w:rsidRPr="00074788">
        <w:rPr>
          <w:b/>
          <w:bCs/>
          <w:lang w:val="en-GB"/>
        </w:rPr>
        <w:t>16</w:t>
      </w:r>
      <w:r w:rsidRPr="00074788">
        <w:rPr>
          <w:lang w:val="en-GB"/>
        </w:rPr>
        <w:t>, 363–392.</w:t>
      </w:r>
    </w:p>
    <w:p w14:paraId="4A3562A9" w14:textId="77777777" w:rsidR="00074788" w:rsidRPr="00074788" w:rsidRDefault="00074788" w:rsidP="00074788">
      <w:pPr>
        <w:pStyle w:val="Bibliographie"/>
        <w:rPr>
          <w:lang w:val="en-GB"/>
        </w:rPr>
      </w:pPr>
      <w:r w:rsidRPr="00074788">
        <w:rPr>
          <w:b/>
          <w:bCs/>
          <w:lang w:val="en-GB"/>
        </w:rPr>
        <w:t>Borg J, Kiær LP, Lecarpentier C, Goldringer I, Gauffreteau A, Saint-Jean S, Barot S, Enjalbert J</w:t>
      </w:r>
      <w:r w:rsidRPr="00074788">
        <w:rPr>
          <w:lang w:val="en-GB"/>
        </w:rPr>
        <w:t xml:space="preserve">. 2018. Unfolding the potential of wheat cultivar mixtures: A meta-analysis perspective and identification of knowledge gaps. Field Crops Research </w:t>
      </w:r>
      <w:r w:rsidRPr="00074788">
        <w:rPr>
          <w:b/>
          <w:bCs/>
          <w:lang w:val="en-GB"/>
        </w:rPr>
        <w:t>221</w:t>
      </w:r>
      <w:r w:rsidRPr="00074788">
        <w:rPr>
          <w:lang w:val="en-GB"/>
        </w:rPr>
        <w:t>, 298–313.</w:t>
      </w:r>
    </w:p>
    <w:p w14:paraId="7D16C056" w14:textId="77777777" w:rsidR="00074788" w:rsidRPr="00074788" w:rsidRDefault="00074788" w:rsidP="00074788">
      <w:pPr>
        <w:pStyle w:val="Bibliographie"/>
        <w:rPr>
          <w:lang w:val="en-GB"/>
        </w:rPr>
      </w:pPr>
      <w:r w:rsidRPr="00074788">
        <w:rPr>
          <w:b/>
          <w:bCs/>
          <w:lang w:val="en-GB"/>
        </w:rPr>
        <w:t>Burnham KP, Anderson DR</w:t>
      </w:r>
      <w:r w:rsidRPr="00074788">
        <w:rPr>
          <w:lang w:val="en-GB"/>
        </w:rPr>
        <w:t xml:space="preserve">. 2002. </w:t>
      </w:r>
      <w:r w:rsidRPr="00074788">
        <w:rPr>
          <w:i/>
          <w:iCs/>
          <w:lang w:val="en-GB"/>
        </w:rPr>
        <w:t>Model Selection and Multimodel Inference: A Practical Information-Theoretic Approach</w:t>
      </w:r>
      <w:r w:rsidRPr="00074788">
        <w:rPr>
          <w:lang w:val="en-GB"/>
        </w:rPr>
        <w:t>. New York: Springer-Verlag.</w:t>
      </w:r>
    </w:p>
    <w:p w14:paraId="6CDDA65D" w14:textId="77777777" w:rsidR="00074788" w:rsidRPr="00074788" w:rsidRDefault="00074788" w:rsidP="00074788">
      <w:pPr>
        <w:pStyle w:val="Bibliographie"/>
        <w:rPr>
          <w:lang w:val="en-GB"/>
        </w:rPr>
      </w:pPr>
      <w:r w:rsidRPr="00074788">
        <w:rPr>
          <w:b/>
          <w:bCs/>
          <w:lang w:val="en-GB"/>
        </w:rPr>
        <w:t>Burns JH, Strauss SY</w:t>
      </w:r>
      <w:r w:rsidRPr="00074788">
        <w:rPr>
          <w:lang w:val="en-GB"/>
        </w:rPr>
        <w:t xml:space="preserve">. 2012. Effects of competition on phylogenetic signal and phenotypic plasticity in plant functional traits. Ecology </w:t>
      </w:r>
      <w:r w:rsidRPr="00074788">
        <w:rPr>
          <w:b/>
          <w:bCs/>
          <w:lang w:val="en-GB"/>
        </w:rPr>
        <w:t>93</w:t>
      </w:r>
      <w:r w:rsidRPr="00074788">
        <w:rPr>
          <w:lang w:val="en-GB"/>
        </w:rPr>
        <w:t>, S126–S137.</w:t>
      </w:r>
    </w:p>
    <w:p w14:paraId="0E443932" w14:textId="77777777" w:rsidR="00074788" w:rsidRPr="00074788" w:rsidRDefault="00074788" w:rsidP="00074788">
      <w:pPr>
        <w:pStyle w:val="Bibliographie"/>
        <w:rPr>
          <w:lang w:val="en-GB"/>
        </w:rPr>
      </w:pPr>
      <w:r w:rsidRPr="00074788">
        <w:rPr>
          <w:b/>
          <w:bCs/>
          <w:lang w:val="en-GB"/>
        </w:rPr>
        <w:t>Callaway RM, Pennings SC, Richards CL</w:t>
      </w:r>
      <w:r w:rsidRPr="00074788">
        <w:rPr>
          <w:lang w:val="en-GB"/>
        </w:rPr>
        <w:t xml:space="preserve">. 2003. Phenotypic plasticity and interactions among plants. Ecology </w:t>
      </w:r>
      <w:r w:rsidRPr="00074788">
        <w:rPr>
          <w:b/>
          <w:bCs/>
          <w:lang w:val="en-GB"/>
        </w:rPr>
        <w:t>84</w:t>
      </w:r>
      <w:r w:rsidRPr="00074788">
        <w:rPr>
          <w:lang w:val="en-GB"/>
        </w:rPr>
        <w:t>, 1115–1128.</w:t>
      </w:r>
    </w:p>
    <w:p w14:paraId="6A52ECEE" w14:textId="77777777" w:rsidR="00074788" w:rsidRPr="00074788" w:rsidRDefault="00074788" w:rsidP="00074788">
      <w:pPr>
        <w:pStyle w:val="Bibliographie"/>
        <w:rPr>
          <w:lang w:val="en-GB"/>
        </w:rPr>
      </w:pPr>
      <w:r w:rsidRPr="00074788">
        <w:rPr>
          <w:b/>
          <w:bCs/>
          <w:lang w:val="en-GB"/>
        </w:rPr>
        <w:t>Collet C</w:t>
      </w:r>
      <w:r w:rsidRPr="00074788">
        <w:rPr>
          <w:lang w:val="en-GB"/>
        </w:rPr>
        <w:t>. 2022. A novel phenotyping pipeline for root system architecture: evaluation with diversity panels of bread and durum wheat. UCLouvain.</w:t>
      </w:r>
    </w:p>
    <w:p w14:paraId="0A586864" w14:textId="77777777" w:rsidR="00074788" w:rsidRPr="00074788" w:rsidRDefault="00074788" w:rsidP="00074788">
      <w:pPr>
        <w:pStyle w:val="Bibliographie"/>
        <w:rPr>
          <w:lang w:val="en-GB"/>
        </w:rPr>
      </w:pPr>
      <w:r w:rsidRPr="00074788">
        <w:rPr>
          <w:b/>
          <w:bCs/>
          <w:lang w:val="en-GB"/>
        </w:rPr>
        <w:t xml:space="preserve">Colombo M, Roumet P, Salon C, </w:t>
      </w:r>
      <w:r w:rsidRPr="00074788">
        <w:rPr>
          <w:b/>
          <w:bCs/>
          <w:i/>
          <w:iCs/>
          <w:lang w:val="en-GB"/>
        </w:rPr>
        <w:t>et al.</w:t>
      </w:r>
      <w:r w:rsidRPr="00074788">
        <w:rPr>
          <w:lang w:val="en-GB"/>
        </w:rPr>
        <w:t xml:space="preserve"> 2022. Genetic analysis of platform-phenotyped root system architecture of bread and durum wheat in relation to agronomic traits. Frontiers in Plant Science </w:t>
      </w:r>
      <w:r w:rsidRPr="00074788">
        <w:rPr>
          <w:b/>
          <w:bCs/>
          <w:lang w:val="en-GB"/>
        </w:rPr>
        <w:t>13</w:t>
      </w:r>
      <w:r w:rsidRPr="00074788">
        <w:rPr>
          <w:lang w:val="en-GB"/>
        </w:rPr>
        <w:t>.</w:t>
      </w:r>
    </w:p>
    <w:p w14:paraId="7CA97674" w14:textId="77777777" w:rsidR="00074788" w:rsidRPr="00074788" w:rsidRDefault="00074788" w:rsidP="00074788">
      <w:pPr>
        <w:pStyle w:val="Bibliographie"/>
        <w:rPr>
          <w:lang w:val="en-GB"/>
        </w:rPr>
      </w:pPr>
      <w:r w:rsidRPr="00074788">
        <w:rPr>
          <w:b/>
          <w:bCs/>
          <w:lang w:val="en-GB"/>
        </w:rPr>
        <w:t>Denison RF, Kiers ET, West SA</w:t>
      </w:r>
      <w:r w:rsidRPr="00074788">
        <w:rPr>
          <w:lang w:val="en-GB"/>
        </w:rPr>
        <w:t xml:space="preserve">. 2003. Darwinian Agriculture: when can humans find solutions beyond the reach of natural selection? The Quarterly Review of Biology </w:t>
      </w:r>
      <w:r w:rsidRPr="00074788">
        <w:rPr>
          <w:b/>
          <w:bCs/>
          <w:lang w:val="en-GB"/>
        </w:rPr>
        <w:t>78</w:t>
      </w:r>
      <w:r w:rsidRPr="00074788">
        <w:rPr>
          <w:lang w:val="en-GB"/>
        </w:rPr>
        <w:t>, 145–168.</w:t>
      </w:r>
    </w:p>
    <w:p w14:paraId="0C322DD7" w14:textId="77777777" w:rsidR="00074788" w:rsidRPr="00074788" w:rsidRDefault="00074788" w:rsidP="00074788">
      <w:pPr>
        <w:pStyle w:val="Bibliographie"/>
        <w:rPr>
          <w:lang w:val="en-GB"/>
        </w:rPr>
      </w:pPr>
      <w:r w:rsidRPr="00074788">
        <w:rPr>
          <w:b/>
          <w:bCs/>
          <w:lang w:val="en-GB"/>
        </w:rPr>
        <w:t>Donald CM</w:t>
      </w:r>
      <w:r w:rsidRPr="00074788">
        <w:rPr>
          <w:lang w:val="en-GB"/>
        </w:rPr>
        <w:t>. 1963. Competition among crop and pasture plants. In: Norman AG, ed. Advances in Agronomy. Academic Press, 1–118.</w:t>
      </w:r>
    </w:p>
    <w:p w14:paraId="7C154195" w14:textId="77777777" w:rsidR="00074788" w:rsidRPr="00074788" w:rsidRDefault="00074788" w:rsidP="00074788">
      <w:pPr>
        <w:pStyle w:val="Bibliographie"/>
        <w:rPr>
          <w:lang w:val="en-GB"/>
        </w:rPr>
      </w:pPr>
      <w:r w:rsidRPr="00074788">
        <w:rPr>
          <w:b/>
          <w:bCs/>
          <w:lang w:val="en-GB"/>
        </w:rPr>
        <w:lastRenderedPageBreak/>
        <w:t>Donald CM</w:t>
      </w:r>
      <w:r w:rsidRPr="00074788">
        <w:rPr>
          <w:lang w:val="en-GB"/>
        </w:rPr>
        <w:t xml:space="preserve">. 1968. The breeding of crop ideotypes. Euphytica </w:t>
      </w:r>
      <w:r w:rsidRPr="00074788">
        <w:rPr>
          <w:b/>
          <w:bCs/>
          <w:lang w:val="en-GB"/>
        </w:rPr>
        <w:t>17</w:t>
      </w:r>
      <w:r w:rsidRPr="00074788">
        <w:rPr>
          <w:lang w:val="en-GB"/>
        </w:rPr>
        <w:t>, 385–403.</w:t>
      </w:r>
    </w:p>
    <w:p w14:paraId="5681DEF9" w14:textId="77777777" w:rsidR="00074788" w:rsidRPr="00074788" w:rsidRDefault="00074788" w:rsidP="00074788">
      <w:pPr>
        <w:pStyle w:val="Bibliographie"/>
        <w:rPr>
          <w:lang w:val="en-GB"/>
        </w:rPr>
      </w:pPr>
      <w:r w:rsidRPr="00074788">
        <w:rPr>
          <w:b/>
          <w:bCs/>
          <w:lang w:val="en-GB"/>
        </w:rPr>
        <w:t>Ecarnot M, Compan F, Roumet P</w:t>
      </w:r>
      <w:r w:rsidRPr="00074788">
        <w:rPr>
          <w:lang w:val="en-GB"/>
        </w:rPr>
        <w:t xml:space="preserve">. 2013. Assessing leaf nitrogen content and leaf mass per unit area of wheat in the field throughout plant cycle with a portable spectrometer. Field Crops Research </w:t>
      </w:r>
      <w:r w:rsidRPr="00074788">
        <w:rPr>
          <w:b/>
          <w:bCs/>
          <w:lang w:val="en-GB"/>
        </w:rPr>
        <w:t>140</w:t>
      </w:r>
      <w:r w:rsidRPr="00074788">
        <w:rPr>
          <w:lang w:val="en-GB"/>
        </w:rPr>
        <w:t>, 44–50.</w:t>
      </w:r>
    </w:p>
    <w:p w14:paraId="4F53DB63" w14:textId="77777777" w:rsidR="00074788" w:rsidRPr="00074788" w:rsidRDefault="00074788" w:rsidP="00074788">
      <w:pPr>
        <w:pStyle w:val="Bibliographie"/>
        <w:rPr>
          <w:lang w:val="en-GB"/>
        </w:rPr>
      </w:pPr>
      <w:r w:rsidRPr="00074788">
        <w:rPr>
          <w:b/>
          <w:bCs/>
          <w:lang w:val="en-GB"/>
        </w:rPr>
        <w:t>Finckh MR, Wolfe MS</w:t>
      </w:r>
      <w:r w:rsidRPr="00074788">
        <w:rPr>
          <w:lang w:val="en-GB"/>
        </w:rPr>
        <w:t>. 2006. Diversification strategies. In: Cooke BM, Jones DG, Kaye B, eds. The Epidemiology of Plant Diseases. Dordrecht: Springer Netherlands, 269–307.</w:t>
      </w:r>
    </w:p>
    <w:p w14:paraId="5F143224" w14:textId="77777777" w:rsidR="00074788" w:rsidRPr="00074788" w:rsidRDefault="00074788" w:rsidP="00074788">
      <w:pPr>
        <w:pStyle w:val="Bibliographie"/>
        <w:rPr>
          <w:lang w:val="en-GB"/>
        </w:rPr>
      </w:pPr>
      <w:r w:rsidRPr="00074788">
        <w:rPr>
          <w:b/>
          <w:bCs/>
          <w:lang w:val="en-GB"/>
        </w:rPr>
        <w:t>Fletcher A, Ogden G, Sharma D</w:t>
      </w:r>
      <w:r w:rsidRPr="00074788">
        <w:rPr>
          <w:lang w:val="en-GB"/>
        </w:rPr>
        <w:t xml:space="preserve">. 2019. Mixing it up – wheat cultivar mixtures can increase yield and buffer the risk of flowering too early or too late. European Journal of Agronomy </w:t>
      </w:r>
      <w:r w:rsidRPr="00074788">
        <w:rPr>
          <w:b/>
          <w:bCs/>
          <w:lang w:val="en-GB"/>
        </w:rPr>
        <w:t>103</w:t>
      </w:r>
      <w:r w:rsidRPr="00074788">
        <w:rPr>
          <w:lang w:val="en-GB"/>
        </w:rPr>
        <w:t>, 90–97.</w:t>
      </w:r>
    </w:p>
    <w:p w14:paraId="24D46C5E" w14:textId="77777777" w:rsidR="00074788" w:rsidRPr="00074788" w:rsidRDefault="00074788" w:rsidP="00074788">
      <w:pPr>
        <w:pStyle w:val="Bibliographie"/>
        <w:rPr>
          <w:lang w:val="en-GB"/>
        </w:rPr>
      </w:pPr>
      <w:r w:rsidRPr="00074788">
        <w:rPr>
          <w:b/>
          <w:bCs/>
          <w:lang w:val="en-GB"/>
        </w:rPr>
        <w:t>Fort F, Cruz P, Jouany C</w:t>
      </w:r>
      <w:r w:rsidRPr="00074788">
        <w:rPr>
          <w:lang w:val="en-GB"/>
        </w:rPr>
        <w:t xml:space="preserve">. 2014. Hierarchy of root functional trait values and plasticity drive early-stage competition for water and phosphorus among grasses. Functional Ecology </w:t>
      </w:r>
      <w:r w:rsidRPr="00074788">
        <w:rPr>
          <w:b/>
          <w:bCs/>
          <w:lang w:val="en-GB"/>
        </w:rPr>
        <w:t>28</w:t>
      </w:r>
      <w:r w:rsidRPr="00074788">
        <w:rPr>
          <w:lang w:val="en-GB"/>
        </w:rPr>
        <w:t>, 1030–1040.</w:t>
      </w:r>
    </w:p>
    <w:p w14:paraId="044E0B19" w14:textId="77777777" w:rsidR="00074788" w:rsidRPr="00074788" w:rsidRDefault="00074788" w:rsidP="00074788">
      <w:pPr>
        <w:pStyle w:val="Bibliographie"/>
        <w:rPr>
          <w:lang w:val="en-GB"/>
        </w:rPr>
      </w:pPr>
      <w:r w:rsidRPr="00074788">
        <w:rPr>
          <w:b/>
          <w:bCs/>
          <w:lang w:val="en-GB"/>
        </w:rPr>
        <w:t>Gersani M, Brown J s, O’Brien EE, Maina GM, Abramsky Z</w:t>
      </w:r>
      <w:r w:rsidRPr="00074788">
        <w:rPr>
          <w:lang w:val="en-GB"/>
        </w:rPr>
        <w:t xml:space="preserve">. 2001. Tragedy of the commons as a result of root competition. Journal of Ecology </w:t>
      </w:r>
      <w:r w:rsidRPr="00074788">
        <w:rPr>
          <w:b/>
          <w:bCs/>
          <w:lang w:val="en-GB"/>
        </w:rPr>
        <w:t>89</w:t>
      </w:r>
      <w:r w:rsidRPr="00074788">
        <w:rPr>
          <w:lang w:val="en-GB"/>
        </w:rPr>
        <w:t>, 660–669.</w:t>
      </w:r>
    </w:p>
    <w:p w14:paraId="410C735B" w14:textId="77777777" w:rsidR="00074788" w:rsidRPr="00074788" w:rsidRDefault="00074788" w:rsidP="00074788">
      <w:pPr>
        <w:pStyle w:val="Bibliographie"/>
        <w:rPr>
          <w:lang w:val="en-GB"/>
        </w:rPr>
      </w:pPr>
      <w:r w:rsidRPr="00074788">
        <w:rPr>
          <w:b/>
          <w:bCs/>
          <w:lang w:val="en-GB"/>
        </w:rPr>
        <w:t>Hardin G</w:t>
      </w:r>
      <w:r w:rsidRPr="00074788">
        <w:rPr>
          <w:lang w:val="en-GB"/>
        </w:rPr>
        <w:t xml:space="preserve">. 1968. The tragedy of the commons. Science </w:t>
      </w:r>
      <w:r w:rsidRPr="00074788">
        <w:rPr>
          <w:b/>
          <w:bCs/>
          <w:lang w:val="en-GB"/>
        </w:rPr>
        <w:t>162</w:t>
      </w:r>
      <w:r w:rsidRPr="00074788">
        <w:rPr>
          <w:lang w:val="en-GB"/>
        </w:rPr>
        <w:t>, 1243–1248.</w:t>
      </w:r>
    </w:p>
    <w:p w14:paraId="15B24985" w14:textId="77777777" w:rsidR="00074788" w:rsidRPr="00074788" w:rsidRDefault="00074788" w:rsidP="00074788">
      <w:pPr>
        <w:pStyle w:val="Bibliographie"/>
        <w:rPr>
          <w:lang w:val="en-GB"/>
        </w:rPr>
      </w:pPr>
      <w:r w:rsidRPr="00074788">
        <w:rPr>
          <w:b/>
          <w:bCs/>
          <w:lang w:val="en-GB"/>
        </w:rPr>
        <w:t>Hendriks P-W, Gurusinghe S, Ryan PR, Rebetzke GJ, Weston LA</w:t>
      </w:r>
      <w:r w:rsidRPr="00074788">
        <w:rPr>
          <w:lang w:val="en-GB"/>
        </w:rPr>
        <w:t xml:space="preserve">. 2022. Competitiveness of early vigour wheat (Triticum aestivum L.) genotypes is established at early growth stages. Agronomy </w:t>
      </w:r>
      <w:r w:rsidRPr="00074788">
        <w:rPr>
          <w:b/>
          <w:bCs/>
          <w:lang w:val="en-GB"/>
        </w:rPr>
        <w:t>12</w:t>
      </w:r>
      <w:r w:rsidRPr="00074788">
        <w:rPr>
          <w:lang w:val="en-GB"/>
        </w:rPr>
        <w:t>, 377.</w:t>
      </w:r>
    </w:p>
    <w:p w14:paraId="73BB3686" w14:textId="77777777" w:rsidR="00074788" w:rsidRPr="00074788" w:rsidRDefault="00074788" w:rsidP="00074788">
      <w:pPr>
        <w:pStyle w:val="Bibliographie"/>
        <w:rPr>
          <w:lang w:val="en-GB"/>
        </w:rPr>
      </w:pPr>
      <w:r w:rsidRPr="00074788">
        <w:rPr>
          <w:b/>
          <w:bCs/>
          <w:lang w:val="en-GB"/>
        </w:rPr>
        <w:t>Homulle Z, George TS, Karley AJ</w:t>
      </w:r>
      <w:r w:rsidRPr="00074788">
        <w:rPr>
          <w:lang w:val="en-GB"/>
        </w:rPr>
        <w:t xml:space="preserve">. 2022. Root traits with team benefits: understanding belowground interactions in intercropping systems. Plant and Soil </w:t>
      </w:r>
      <w:r w:rsidRPr="00074788">
        <w:rPr>
          <w:b/>
          <w:bCs/>
          <w:lang w:val="en-GB"/>
        </w:rPr>
        <w:t>471</w:t>
      </w:r>
      <w:r w:rsidRPr="00074788">
        <w:rPr>
          <w:lang w:val="en-GB"/>
        </w:rPr>
        <w:t>, 1–26.</w:t>
      </w:r>
    </w:p>
    <w:p w14:paraId="7027B042" w14:textId="77777777" w:rsidR="00074788" w:rsidRPr="00074788" w:rsidRDefault="00074788" w:rsidP="00074788">
      <w:pPr>
        <w:pStyle w:val="Bibliographie"/>
        <w:rPr>
          <w:lang w:val="en-GB"/>
        </w:rPr>
      </w:pPr>
      <w:r w:rsidRPr="00074788">
        <w:rPr>
          <w:b/>
          <w:bCs/>
          <w:lang w:val="en-GB"/>
        </w:rPr>
        <w:t>Jennings PR, Herrera RM</w:t>
      </w:r>
      <w:r w:rsidRPr="00074788">
        <w:rPr>
          <w:lang w:val="en-GB"/>
        </w:rPr>
        <w:t xml:space="preserve">. 1968. Studies on competition in rice II. Competition in segregating populations. Evolution </w:t>
      </w:r>
      <w:r w:rsidRPr="00074788">
        <w:rPr>
          <w:b/>
          <w:bCs/>
          <w:lang w:val="en-GB"/>
        </w:rPr>
        <w:t>22</w:t>
      </w:r>
      <w:r w:rsidRPr="00074788">
        <w:rPr>
          <w:lang w:val="en-GB"/>
        </w:rPr>
        <w:t>, 332–336.</w:t>
      </w:r>
    </w:p>
    <w:p w14:paraId="3DA1BE4D" w14:textId="77777777" w:rsidR="00074788" w:rsidRPr="00074788" w:rsidRDefault="00074788" w:rsidP="00074788">
      <w:pPr>
        <w:pStyle w:val="Bibliographie"/>
        <w:rPr>
          <w:lang w:val="en-GB"/>
        </w:rPr>
      </w:pPr>
      <w:r w:rsidRPr="00074788">
        <w:rPr>
          <w:b/>
          <w:bCs/>
          <w:lang w:val="en-GB"/>
        </w:rPr>
        <w:t>Jennings PR, de Jesus J</w:t>
      </w:r>
      <w:r w:rsidRPr="00074788">
        <w:rPr>
          <w:lang w:val="en-GB"/>
        </w:rPr>
        <w:t xml:space="preserve">. 1968. Studies on competition in rice I. Competition in mixtures of varieties. Evolution </w:t>
      </w:r>
      <w:r w:rsidRPr="00074788">
        <w:rPr>
          <w:b/>
          <w:bCs/>
          <w:lang w:val="en-GB"/>
        </w:rPr>
        <w:t>22</w:t>
      </w:r>
      <w:r w:rsidRPr="00074788">
        <w:rPr>
          <w:lang w:val="en-GB"/>
        </w:rPr>
        <w:t>, 119–124.</w:t>
      </w:r>
    </w:p>
    <w:p w14:paraId="010E603A" w14:textId="77777777" w:rsidR="00074788" w:rsidRPr="00074788" w:rsidRDefault="00074788" w:rsidP="00074788">
      <w:pPr>
        <w:pStyle w:val="Bibliographie"/>
        <w:rPr>
          <w:lang w:val="en-GB"/>
        </w:rPr>
      </w:pPr>
      <w:r w:rsidRPr="00074788">
        <w:rPr>
          <w:b/>
          <w:bCs/>
          <w:lang w:val="en-GB"/>
        </w:rPr>
        <w:t xml:space="preserve">Jeudy C, Adrian M, Baussard C, </w:t>
      </w:r>
      <w:r w:rsidRPr="00074788">
        <w:rPr>
          <w:b/>
          <w:bCs/>
          <w:i/>
          <w:iCs/>
          <w:lang w:val="en-GB"/>
        </w:rPr>
        <w:t>et al.</w:t>
      </w:r>
      <w:r w:rsidRPr="00074788">
        <w:rPr>
          <w:lang w:val="en-GB"/>
        </w:rPr>
        <w:t xml:space="preserve"> 2016. RhizoTubes as a new tool for high throughput imaging of plant root development and architecture: test, comparison with pot grown plants and validation. Plant Methods </w:t>
      </w:r>
      <w:r w:rsidRPr="00074788">
        <w:rPr>
          <w:b/>
          <w:bCs/>
          <w:lang w:val="en-GB"/>
        </w:rPr>
        <w:t>12</w:t>
      </w:r>
      <w:r w:rsidRPr="00074788">
        <w:rPr>
          <w:lang w:val="en-GB"/>
        </w:rPr>
        <w:t>, 31.</w:t>
      </w:r>
    </w:p>
    <w:p w14:paraId="1F8E32CA" w14:textId="77777777" w:rsidR="00074788" w:rsidRPr="00074788" w:rsidRDefault="00074788" w:rsidP="00074788">
      <w:pPr>
        <w:pStyle w:val="Bibliographie"/>
        <w:rPr>
          <w:lang w:val="en-GB"/>
        </w:rPr>
      </w:pPr>
      <w:r w:rsidRPr="00074788">
        <w:rPr>
          <w:b/>
          <w:bCs/>
          <w:lang w:val="en-GB"/>
        </w:rPr>
        <w:t>Kong X, Zhao G</w:t>
      </w:r>
      <w:r w:rsidRPr="00074788">
        <w:rPr>
          <w:lang w:val="en-GB"/>
        </w:rPr>
        <w:t xml:space="preserve">. 2023. Increasing yield through wheat cultivar mixture that optimizes functional traits within the canopy. European Journal of Agronomy </w:t>
      </w:r>
      <w:r w:rsidRPr="00074788">
        <w:rPr>
          <w:b/>
          <w:bCs/>
          <w:lang w:val="en-GB"/>
        </w:rPr>
        <w:t>151</w:t>
      </w:r>
      <w:r w:rsidRPr="00074788">
        <w:rPr>
          <w:lang w:val="en-GB"/>
        </w:rPr>
        <w:t>, 126977.</w:t>
      </w:r>
    </w:p>
    <w:p w14:paraId="2D3F3F2F" w14:textId="77777777" w:rsidR="00074788" w:rsidRPr="00074788" w:rsidRDefault="00074788" w:rsidP="00074788">
      <w:pPr>
        <w:pStyle w:val="Bibliographie"/>
        <w:rPr>
          <w:lang w:val="en-GB"/>
        </w:rPr>
      </w:pPr>
      <w:r w:rsidRPr="00074788">
        <w:rPr>
          <w:b/>
          <w:bCs/>
          <w:lang w:val="en-GB"/>
        </w:rPr>
        <w:t>Kuijken RCP, van Eeuwijk FredA, Marcelis LFM, Bouwmeester HJ</w:t>
      </w:r>
      <w:r w:rsidRPr="00074788">
        <w:rPr>
          <w:lang w:val="en-GB"/>
        </w:rPr>
        <w:t xml:space="preserve">. 2015. Root phenotyping: from component trait in the lab to breeding. Journal of Experimental Botany </w:t>
      </w:r>
      <w:r w:rsidRPr="00074788">
        <w:rPr>
          <w:b/>
          <w:bCs/>
          <w:lang w:val="en-GB"/>
        </w:rPr>
        <w:t>66</w:t>
      </w:r>
      <w:r w:rsidRPr="00074788">
        <w:rPr>
          <w:lang w:val="en-GB"/>
        </w:rPr>
        <w:t>, 5389–5401.</w:t>
      </w:r>
    </w:p>
    <w:p w14:paraId="6E67BE35" w14:textId="77777777" w:rsidR="00074788" w:rsidRPr="00074788" w:rsidRDefault="00074788" w:rsidP="00074788">
      <w:pPr>
        <w:pStyle w:val="Bibliographie"/>
        <w:rPr>
          <w:lang w:val="en-GB"/>
        </w:rPr>
      </w:pPr>
      <w:r w:rsidRPr="00074788">
        <w:rPr>
          <w:b/>
          <w:bCs/>
          <w:lang w:val="en-GB"/>
        </w:rPr>
        <w:t>Kunstler G, Lavergne S, Courbaud B, Thuiller W, Vieilledent G, Zimmermann NE, Kattge J, Coomes DA</w:t>
      </w:r>
      <w:r w:rsidRPr="00074788">
        <w:rPr>
          <w:lang w:val="en-GB"/>
        </w:rPr>
        <w:t xml:space="preserve">. 2012. Competitive interactions between forest trees are driven by species’ trait hierarchy, not phylogenetic or functional similarity: implications for forest community assembly. Ecology Letters </w:t>
      </w:r>
      <w:r w:rsidRPr="00074788">
        <w:rPr>
          <w:b/>
          <w:bCs/>
          <w:lang w:val="en-GB"/>
        </w:rPr>
        <w:t>15</w:t>
      </w:r>
      <w:r w:rsidRPr="00074788">
        <w:rPr>
          <w:lang w:val="en-GB"/>
        </w:rPr>
        <w:t>, 831–840.</w:t>
      </w:r>
    </w:p>
    <w:p w14:paraId="1CF8EE6E" w14:textId="77777777" w:rsidR="00074788" w:rsidRPr="00074788" w:rsidRDefault="00074788" w:rsidP="00074788">
      <w:pPr>
        <w:pStyle w:val="Bibliographie"/>
        <w:rPr>
          <w:lang w:val="en-GB"/>
        </w:rPr>
      </w:pPr>
      <w:r w:rsidRPr="00074788">
        <w:rPr>
          <w:b/>
          <w:bCs/>
          <w:lang w:val="en-GB"/>
        </w:rPr>
        <w:t>Lemerle D, Verbeek B, Cousens R d., Coombes NE</w:t>
      </w:r>
      <w:r w:rsidRPr="00074788">
        <w:rPr>
          <w:lang w:val="en-GB"/>
        </w:rPr>
        <w:t xml:space="preserve">. 1996. The potential for selecting wheat varieties strongly competitive against weeds. Weed Research </w:t>
      </w:r>
      <w:r w:rsidRPr="00074788">
        <w:rPr>
          <w:b/>
          <w:bCs/>
          <w:lang w:val="en-GB"/>
        </w:rPr>
        <w:t>36</w:t>
      </w:r>
      <w:r w:rsidRPr="00074788">
        <w:rPr>
          <w:lang w:val="en-GB"/>
        </w:rPr>
        <w:t>, 505–513.</w:t>
      </w:r>
    </w:p>
    <w:p w14:paraId="14DFB4E0" w14:textId="77777777" w:rsidR="00074788" w:rsidRPr="00074788" w:rsidRDefault="00074788" w:rsidP="00074788">
      <w:pPr>
        <w:pStyle w:val="Bibliographie"/>
        <w:rPr>
          <w:lang w:val="en-GB"/>
        </w:rPr>
      </w:pPr>
      <w:r w:rsidRPr="00074788">
        <w:rPr>
          <w:b/>
          <w:bCs/>
          <w:lang w:val="en-GB"/>
        </w:rPr>
        <w:t>Li X-F, Wang C-B, Zhang W-P, Wang L-H, Tian X-L, Yang S-C, Jiang W-L, van Ruijven J, Li L</w:t>
      </w:r>
      <w:r w:rsidRPr="00074788">
        <w:rPr>
          <w:lang w:val="en-GB"/>
        </w:rPr>
        <w:t xml:space="preserve">. 2018. The role of complementarity and selection effects in P acquisition of intercropping systems. Plant and Soil </w:t>
      </w:r>
      <w:r w:rsidRPr="00074788">
        <w:rPr>
          <w:b/>
          <w:bCs/>
          <w:lang w:val="en-GB"/>
        </w:rPr>
        <w:t>422</w:t>
      </w:r>
      <w:r w:rsidRPr="00074788">
        <w:rPr>
          <w:lang w:val="en-GB"/>
        </w:rPr>
        <w:t>, 479–493.</w:t>
      </w:r>
    </w:p>
    <w:p w14:paraId="652AB0B7" w14:textId="77777777" w:rsidR="00074788" w:rsidRPr="00074788" w:rsidRDefault="00074788" w:rsidP="00074788">
      <w:pPr>
        <w:pStyle w:val="Bibliographie"/>
        <w:rPr>
          <w:lang w:val="en-GB"/>
        </w:rPr>
      </w:pPr>
      <w:r w:rsidRPr="00074788">
        <w:rPr>
          <w:b/>
          <w:bCs/>
          <w:lang w:val="en-GB"/>
        </w:rPr>
        <w:lastRenderedPageBreak/>
        <w:t>Loreau M, Hector A</w:t>
      </w:r>
      <w:r w:rsidRPr="00074788">
        <w:rPr>
          <w:lang w:val="en-GB"/>
        </w:rPr>
        <w:t xml:space="preserve">. 2001. Partitioning selection and complementarity in biodiversity experiments. Nature </w:t>
      </w:r>
      <w:r w:rsidRPr="00074788">
        <w:rPr>
          <w:b/>
          <w:bCs/>
          <w:lang w:val="en-GB"/>
        </w:rPr>
        <w:t>412</w:t>
      </w:r>
      <w:r w:rsidRPr="00074788">
        <w:rPr>
          <w:lang w:val="en-GB"/>
        </w:rPr>
        <w:t>, 72–76.</w:t>
      </w:r>
    </w:p>
    <w:p w14:paraId="31CA574A" w14:textId="77777777" w:rsidR="00074788" w:rsidRPr="00074788" w:rsidRDefault="00074788" w:rsidP="00074788">
      <w:pPr>
        <w:pStyle w:val="Bibliographie"/>
        <w:rPr>
          <w:lang w:val="en-GB"/>
        </w:rPr>
      </w:pPr>
      <w:r w:rsidRPr="00074788">
        <w:rPr>
          <w:b/>
          <w:bCs/>
          <w:lang w:val="en-GB"/>
        </w:rPr>
        <w:t>Lowry CJ, Bosworth SC, Goslee SC, Kersbergen RJ, Pollnac FW, Skinner RH, Warren ND, Smith RG</w:t>
      </w:r>
      <w:r w:rsidRPr="00074788">
        <w:rPr>
          <w:lang w:val="en-GB"/>
        </w:rPr>
        <w:t xml:space="preserve">. 2020. Effects of expanding functional trait diversity on productivity and stability in cultivar mixtures of perennial ryegrass. Agriculture, Ecosystems &amp; Environment </w:t>
      </w:r>
      <w:r w:rsidRPr="00074788">
        <w:rPr>
          <w:b/>
          <w:bCs/>
          <w:lang w:val="en-GB"/>
        </w:rPr>
        <w:t>287</w:t>
      </w:r>
      <w:r w:rsidRPr="00074788">
        <w:rPr>
          <w:lang w:val="en-GB"/>
        </w:rPr>
        <w:t>, 106691.</w:t>
      </w:r>
    </w:p>
    <w:p w14:paraId="3A83808F" w14:textId="77777777" w:rsidR="00074788" w:rsidRPr="00074788" w:rsidRDefault="00074788" w:rsidP="00074788">
      <w:pPr>
        <w:pStyle w:val="Bibliographie"/>
        <w:rPr>
          <w:lang w:val="en-GB"/>
        </w:rPr>
      </w:pPr>
      <w:r w:rsidRPr="00074788">
        <w:rPr>
          <w:b/>
          <w:bCs/>
          <w:lang w:val="en-GB"/>
        </w:rPr>
        <w:t>MacArthur R, Levins R</w:t>
      </w:r>
      <w:r w:rsidRPr="00074788">
        <w:rPr>
          <w:lang w:val="en-GB"/>
        </w:rPr>
        <w:t xml:space="preserve">. 1967. The limiting similarity, convergence, and divergence of coexisting species. The American Naturalist </w:t>
      </w:r>
      <w:r w:rsidRPr="00074788">
        <w:rPr>
          <w:b/>
          <w:bCs/>
          <w:lang w:val="en-GB"/>
        </w:rPr>
        <w:t>101</w:t>
      </w:r>
      <w:r w:rsidRPr="00074788">
        <w:rPr>
          <w:lang w:val="en-GB"/>
        </w:rPr>
        <w:t>, 377–385.</w:t>
      </w:r>
    </w:p>
    <w:p w14:paraId="61E7BD26" w14:textId="77777777" w:rsidR="00074788" w:rsidRPr="00074788" w:rsidRDefault="00074788" w:rsidP="00074788">
      <w:pPr>
        <w:pStyle w:val="Bibliographie"/>
        <w:rPr>
          <w:lang w:val="en-GB"/>
        </w:rPr>
      </w:pPr>
      <w:r w:rsidRPr="00074788">
        <w:rPr>
          <w:b/>
          <w:bCs/>
          <w:lang w:val="en-GB"/>
        </w:rPr>
        <w:t>Montazeaud G, Rousset F, Fort F, Violle C, Fréville H, Gandon S</w:t>
      </w:r>
      <w:r w:rsidRPr="00074788">
        <w:rPr>
          <w:lang w:val="en-GB"/>
        </w:rPr>
        <w:t xml:space="preserve">. 2020. Farming plant cooperation in crops. Proceedings of the Royal Society B: Biological Sciences </w:t>
      </w:r>
      <w:r w:rsidRPr="00074788">
        <w:rPr>
          <w:b/>
          <w:bCs/>
          <w:lang w:val="en-GB"/>
        </w:rPr>
        <w:t>287</w:t>
      </w:r>
      <w:r w:rsidRPr="00074788">
        <w:rPr>
          <w:lang w:val="en-GB"/>
        </w:rPr>
        <w:t>, 20191290.</w:t>
      </w:r>
    </w:p>
    <w:p w14:paraId="1250346C" w14:textId="77777777" w:rsidR="00074788" w:rsidRPr="00074788" w:rsidRDefault="00074788" w:rsidP="00074788">
      <w:pPr>
        <w:pStyle w:val="Bibliographie"/>
        <w:rPr>
          <w:lang w:val="en-GB"/>
        </w:rPr>
      </w:pPr>
      <w:r w:rsidRPr="00074788">
        <w:rPr>
          <w:b/>
          <w:bCs/>
          <w:lang w:val="en-GB"/>
        </w:rPr>
        <w:t>Montazeaud G, Violle C, Fréville H, Luquet D, Ahmadi N, Courtois B, Bouhaba I, Fort F</w:t>
      </w:r>
      <w:r w:rsidRPr="00074788">
        <w:rPr>
          <w:lang w:val="en-GB"/>
        </w:rPr>
        <w:t xml:space="preserve">. 2018. Crop mixtures: does niche complementarity hold for belowground resources? An experimental test using rice genotypic pairs. Plant and Soil </w:t>
      </w:r>
      <w:r w:rsidRPr="00074788">
        <w:rPr>
          <w:b/>
          <w:bCs/>
          <w:lang w:val="en-GB"/>
        </w:rPr>
        <w:t>424</w:t>
      </w:r>
      <w:r w:rsidRPr="00074788">
        <w:rPr>
          <w:lang w:val="en-GB"/>
        </w:rPr>
        <w:t>, 187–202.</w:t>
      </w:r>
    </w:p>
    <w:p w14:paraId="29F7D001" w14:textId="77777777" w:rsidR="00074788" w:rsidRPr="00074788" w:rsidRDefault="00074788" w:rsidP="00074788">
      <w:pPr>
        <w:pStyle w:val="Bibliographie"/>
        <w:rPr>
          <w:lang w:val="en-GB"/>
        </w:rPr>
      </w:pPr>
      <w:r w:rsidRPr="00074788">
        <w:rPr>
          <w:b/>
          <w:bCs/>
          <w:lang w:val="en-GB"/>
        </w:rPr>
        <w:t>Mueller KE, Tilman D, Fornara DA, Hobbie SE</w:t>
      </w:r>
      <w:r w:rsidRPr="00074788">
        <w:rPr>
          <w:lang w:val="en-GB"/>
        </w:rPr>
        <w:t xml:space="preserve">. 2013. Root depth distribution and the diversity–productivity relationship in a long-term grassland experiment. Ecology </w:t>
      </w:r>
      <w:r w:rsidRPr="00074788">
        <w:rPr>
          <w:b/>
          <w:bCs/>
          <w:lang w:val="en-GB"/>
        </w:rPr>
        <w:t>94</w:t>
      </w:r>
      <w:r w:rsidRPr="00074788">
        <w:rPr>
          <w:lang w:val="en-GB"/>
        </w:rPr>
        <w:t>, 787–793.</w:t>
      </w:r>
    </w:p>
    <w:p w14:paraId="22F375C1" w14:textId="77777777" w:rsidR="00074788" w:rsidRPr="00074788" w:rsidRDefault="00074788" w:rsidP="00074788">
      <w:pPr>
        <w:pStyle w:val="Bibliographie"/>
        <w:rPr>
          <w:lang w:val="en-GB"/>
        </w:rPr>
      </w:pPr>
      <w:r w:rsidRPr="00074788">
        <w:rPr>
          <w:b/>
          <w:bCs/>
          <w:lang w:val="en-GB"/>
        </w:rPr>
        <w:t>Mundt CC, Brophy LS, Schmitt MS</w:t>
      </w:r>
      <w:r w:rsidRPr="00074788">
        <w:rPr>
          <w:lang w:val="en-GB"/>
        </w:rPr>
        <w:t xml:space="preserve">. 1995. Disease severity and yield of pure-line wheat cultivars and mixtures in the presence of eyespot, yellow rust, and their combination. Plant Pathology </w:t>
      </w:r>
      <w:r w:rsidRPr="00074788">
        <w:rPr>
          <w:b/>
          <w:bCs/>
          <w:lang w:val="en-GB"/>
        </w:rPr>
        <w:t>44</w:t>
      </w:r>
      <w:r w:rsidRPr="00074788">
        <w:rPr>
          <w:lang w:val="en-GB"/>
        </w:rPr>
        <w:t>, 173–182.</w:t>
      </w:r>
    </w:p>
    <w:p w14:paraId="70F93A36" w14:textId="77777777" w:rsidR="00074788" w:rsidRPr="00074788" w:rsidRDefault="00074788" w:rsidP="00074788">
      <w:pPr>
        <w:pStyle w:val="Bibliographie"/>
        <w:rPr>
          <w:lang w:val="en-GB"/>
        </w:rPr>
      </w:pPr>
      <w:r w:rsidRPr="00074788">
        <w:rPr>
          <w:b/>
          <w:bCs/>
          <w:lang w:val="en-GB"/>
        </w:rPr>
        <w:t>Pierik R, Mommer L, Voesenek LA</w:t>
      </w:r>
      <w:r w:rsidRPr="00074788">
        <w:rPr>
          <w:lang w:val="en-GB"/>
        </w:rPr>
        <w:t xml:space="preserve">. 2013. Molecular mechanisms of plant competition: neighbour detection and response strategies. Functional Ecology </w:t>
      </w:r>
      <w:r w:rsidRPr="00074788">
        <w:rPr>
          <w:b/>
          <w:bCs/>
          <w:lang w:val="en-GB"/>
        </w:rPr>
        <w:t>27</w:t>
      </w:r>
      <w:r w:rsidRPr="00074788">
        <w:rPr>
          <w:lang w:val="en-GB"/>
        </w:rPr>
        <w:t>, 841–853.</w:t>
      </w:r>
    </w:p>
    <w:p w14:paraId="243B264D" w14:textId="77777777" w:rsidR="00074788" w:rsidRPr="00074788" w:rsidRDefault="00074788" w:rsidP="00074788">
      <w:pPr>
        <w:pStyle w:val="Bibliographie"/>
        <w:rPr>
          <w:lang w:val="en-GB"/>
        </w:rPr>
      </w:pPr>
      <w:r w:rsidRPr="00074788">
        <w:rPr>
          <w:b/>
          <w:bCs/>
          <w:lang w:val="en-GB"/>
        </w:rPr>
        <w:t>R Core Team</w:t>
      </w:r>
      <w:r w:rsidRPr="00074788">
        <w:rPr>
          <w:lang w:val="en-GB"/>
        </w:rPr>
        <w:t>. 2019. R: a language and environment for statistical computing. R Foundation for Statistical Computing.</w:t>
      </w:r>
    </w:p>
    <w:p w14:paraId="0C39150B" w14:textId="77777777" w:rsidR="00074788" w:rsidRPr="00074788" w:rsidRDefault="00074788" w:rsidP="00074788">
      <w:pPr>
        <w:pStyle w:val="Bibliographie"/>
        <w:rPr>
          <w:lang w:val="en-GB"/>
        </w:rPr>
      </w:pPr>
      <w:r w:rsidRPr="00074788">
        <w:rPr>
          <w:b/>
          <w:bCs/>
          <w:lang w:val="en-GB"/>
        </w:rPr>
        <w:t>Ravenek JM, Mommer L, Visser EJW, van Ruijven J, van der Paauw JW, Smit-Tiekstra A, de Caluwe H, de Kroon H</w:t>
      </w:r>
      <w:r w:rsidRPr="00074788">
        <w:rPr>
          <w:lang w:val="en-GB"/>
        </w:rPr>
        <w:t xml:space="preserve">. 2016. Linking root traits and competitive success in grassland species. Plant and Soil </w:t>
      </w:r>
      <w:r w:rsidRPr="00074788">
        <w:rPr>
          <w:b/>
          <w:bCs/>
          <w:lang w:val="en-GB"/>
        </w:rPr>
        <w:t>407</w:t>
      </w:r>
      <w:r w:rsidRPr="00074788">
        <w:rPr>
          <w:lang w:val="en-GB"/>
        </w:rPr>
        <w:t>, 39–53.</w:t>
      </w:r>
    </w:p>
    <w:p w14:paraId="04E8FBE6" w14:textId="77777777" w:rsidR="00074788" w:rsidRPr="00074788" w:rsidRDefault="00074788" w:rsidP="00074788">
      <w:pPr>
        <w:pStyle w:val="Bibliographie"/>
        <w:rPr>
          <w:lang w:val="en-GB"/>
        </w:rPr>
      </w:pPr>
      <w:r w:rsidRPr="00074788">
        <w:rPr>
          <w:b/>
          <w:bCs/>
          <w:lang w:val="en-GB"/>
        </w:rPr>
        <w:t>Robinson D, Hodge A, Griffiths BS, Fitter AH</w:t>
      </w:r>
      <w:r w:rsidRPr="00074788">
        <w:rPr>
          <w:lang w:val="en-GB"/>
        </w:rPr>
        <w:t xml:space="preserve">. 1999. Plant root proliferation in nitrogen–rich patches confers competitive advantage. Proceedings of the Royal Society of London. Series B: Biological Sciences </w:t>
      </w:r>
      <w:r w:rsidRPr="00074788">
        <w:rPr>
          <w:b/>
          <w:bCs/>
          <w:lang w:val="en-GB"/>
        </w:rPr>
        <w:t>266</w:t>
      </w:r>
      <w:r w:rsidRPr="00074788">
        <w:rPr>
          <w:lang w:val="en-GB"/>
        </w:rPr>
        <w:t>, 431–435.</w:t>
      </w:r>
    </w:p>
    <w:p w14:paraId="7914632B" w14:textId="77777777" w:rsidR="00074788" w:rsidRPr="00074788" w:rsidRDefault="00074788" w:rsidP="00074788">
      <w:pPr>
        <w:pStyle w:val="Bibliographie"/>
        <w:rPr>
          <w:lang w:val="en-GB"/>
        </w:rPr>
      </w:pPr>
      <w:r w:rsidRPr="00074788">
        <w:rPr>
          <w:b/>
          <w:bCs/>
          <w:lang w:val="en-GB"/>
        </w:rPr>
        <w:t>Roscher C, Thein S, Schmid B, Scherer-Lorenzen M</w:t>
      </w:r>
      <w:r w:rsidRPr="00074788">
        <w:rPr>
          <w:lang w:val="en-GB"/>
        </w:rPr>
        <w:t xml:space="preserve">. 2008. Complementary nitrogen use among potentially dominant species in a biodiversity experiment varies between two years. Journal of Ecology </w:t>
      </w:r>
      <w:r w:rsidRPr="00074788">
        <w:rPr>
          <w:b/>
          <w:bCs/>
          <w:lang w:val="en-GB"/>
        </w:rPr>
        <w:t>96</w:t>
      </w:r>
      <w:r w:rsidRPr="00074788">
        <w:rPr>
          <w:lang w:val="en-GB"/>
        </w:rPr>
        <w:t>, 477–488.</w:t>
      </w:r>
    </w:p>
    <w:p w14:paraId="1E2D66CD" w14:textId="77777777" w:rsidR="00074788" w:rsidRPr="00074788" w:rsidRDefault="00074788" w:rsidP="00074788">
      <w:pPr>
        <w:pStyle w:val="Bibliographie"/>
        <w:rPr>
          <w:lang w:val="en-GB"/>
        </w:rPr>
      </w:pPr>
      <w:r w:rsidRPr="00074788">
        <w:rPr>
          <w:b/>
          <w:bCs/>
          <w:lang w:val="en-GB"/>
        </w:rPr>
        <w:t>Schenk HJ</w:t>
      </w:r>
      <w:r w:rsidRPr="00074788">
        <w:rPr>
          <w:lang w:val="en-GB"/>
        </w:rPr>
        <w:t xml:space="preserve">. 2006. Root competition: beyond resource depletion. Journal of Ecology </w:t>
      </w:r>
      <w:r w:rsidRPr="00074788">
        <w:rPr>
          <w:b/>
          <w:bCs/>
          <w:lang w:val="en-GB"/>
        </w:rPr>
        <w:t>94</w:t>
      </w:r>
      <w:r w:rsidRPr="00074788">
        <w:rPr>
          <w:lang w:val="en-GB"/>
        </w:rPr>
        <w:t>, 725–739.</w:t>
      </w:r>
    </w:p>
    <w:p w14:paraId="4ECD9BD1" w14:textId="77777777" w:rsidR="00074788" w:rsidRPr="00074788" w:rsidRDefault="00074788" w:rsidP="00074788">
      <w:pPr>
        <w:pStyle w:val="Bibliographie"/>
        <w:rPr>
          <w:lang w:val="en-GB"/>
        </w:rPr>
      </w:pPr>
      <w:r w:rsidRPr="00074788">
        <w:rPr>
          <w:b/>
          <w:bCs/>
          <w:lang w:val="en-GB"/>
        </w:rPr>
        <w:t>Schiffers K, Tielbörger K, Tietjen B, Jeltsch F</w:t>
      </w:r>
      <w:r w:rsidRPr="00074788">
        <w:rPr>
          <w:lang w:val="en-GB"/>
        </w:rPr>
        <w:t xml:space="preserve">. 2011. Root plasticity buffers competition among plants: theory meets experimental data. Ecology </w:t>
      </w:r>
      <w:r w:rsidRPr="00074788">
        <w:rPr>
          <w:b/>
          <w:bCs/>
          <w:lang w:val="en-GB"/>
        </w:rPr>
        <w:t>92</w:t>
      </w:r>
      <w:r w:rsidRPr="00074788">
        <w:rPr>
          <w:lang w:val="en-GB"/>
        </w:rPr>
        <w:t>, 610–620.</w:t>
      </w:r>
    </w:p>
    <w:p w14:paraId="40DF767F" w14:textId="77777777" w:rsidR="00074788" w:rsidRPr="00074788" w:rsidRDefault="00074788" w:rsidP="00074788">
      <w:pPr>
        <w:pStyle w:val="Bibliographie"/>
        <w:rPr>
          <w:lang w:val="en-GB"/>
        </w:rPr>
      </w:pPr>
      <w:r w:rsidRPr="00074788">
        <w:rPr>
          <w:b/>
          <w:bCs/>
          <w:lang w:val="en-GB"/>
        </w:rPr>
        <w:t>Schmid B, Niklaus PA</w:t>
      </w:r>
      <w:r w:rsidRPr="00074788">
        <w:rPr>
          <w:lang w:val="en-GB"/>
        </w:rPr>
        <w:t xml:space="preserve">. 2017. Biodiversity: complementary canopies. Nature Ecology &amp; Evolution </w:t>
      </w:r>
      <w:r w:rsidRPr="00074788">
        <w:rPr>
          <w:b/>
          <w:bCs/>
          <w:lang w:val="en-GB"/>
        </w:rPr>
        <w:t>1</w:t>
      </w:r>
      <w:r w:rsidRPr="00074788">
        <w:rPr>
          <w:lang w:val="en-GB"/>
        </w:rPr>
        <w:t>, 0104.</w:t>
      </w:r>
    </w:p>
    <w:p w14:paraId="57D1AA3F" w14:textId="77777777" w:rsidR="00074788" w:rsidRPr="00074788" w:rsidRDefault="00074788" w:rsidP="00074788">
      <w:pPr>
        <w:pStyle w:val="Bibliographie"/>
        <w:rPr>
          <w:lang w:val="en-GB"/>
        </w:rPr>
      </w:pPr>
      <w:r w:rsidRPr="00074788">
        <w:rPr>
          <w:b/>
          <w:bCs/>
          <w:lang w:val="en-GB"/>
        </w:rPr>
        <w:t>Schmutz A, Schöb C</w:t>
      </w:r>
      <w:r w:rsidRPr="00074788">
        <w:rPr>
          <w:lang w:val="en-GB"/>
        </w:rPr>
        <w:t xml:space="preserve">. 2023. Crops grown in mixtures show niche partitioning in spatial water uptake. Journal of Ecology </w:t>
      </w:r>
      <w:r w:rsidRPr="00074788">
        <w:rPr>
          <w:b/>
          <w:bCs/>
          <w:lang w:val="en-GB"/>
        </w:rPr>
        <w:t>111</w:t>
      </w:r>
      <w:r w:rsidRPr="00074788">
        <w:rPr>
          <w:lang w:val="en-GB"/>
        </w:rPr>
        <w:t>, 1151–1165.</w:t>
      </w:r>
    </w:p>
    <w:p w14:paraId="217D1100" w14:textId="77777777" w:rsidR="00074788" w:rsidRPr="00074788" w:rsidRDefault="00074788" w:rsidP="00074788">
      <w:pPr>
        <w:pStyle w:val="Bibliographie"/>
        <w:rPr>
          <w:lang w:val="en-GB"/>
        </w:rPr>
      </w:pPr>
      <w:r w:rsidRPr="00074788">
        <w:rPr>
          <w:b/>
          <w:bCs/>
          <w:lang w:val="en-GB"/>
        </w:rPr>
        <w:lastRenderedPageBreak/>
        <w:t>Su Y, Yu R-P, Xu H-S, Zhang W-P, Yang H, Surigaoge S, Callaway RM, Li L</w:t>
      </w:r>
      <w:r w:rsidRPr="00074788">
        <w:rPr>
          <w:lang w:val="en-GB"/>
        </w:rPr>
        <w:t xml:space="preserve">. 2024. Maize cultivar mixtures increase aboveground biomass and grain quality via trait dissimilarity and plasticity. European Journal of Agronomy </w:t>
      </w:r>
      <w:r w:rsidRPr="00074788">
        <w:rPr>
          <w:b/>
          <w:bCs/>
          <w:lang w:val="en-GB"/>
        </w:rPr>
        <w:t>156</w:t>
      </w:r>
      <w:r w:rsidRPr="00074788">
        <w:rPr>
          <w:lang w:val="en-GB"/>
        </w:rPr>
        <w:t>, 127160.</w:t>
      </w:r>
    </w:p>
    <w:p w14:paraId="5601E5DF" w14:textId="77777777" w:rsidR="00074788" w:rsidRPr="00074788" w:rsidRDefault="00074788" w:rsidP="00074788">
      <w:pPr>
        <w:pStyle w:val="Bibliographie"/>
        <w:rPr>
          <w:lang w:val="en-GB"/>
        </w:rPr>
      </w:pPr>
      <w:r w:rsidRPr="00074788">
        <w:rPr>
          <w:b/>
          <w:bCs/>
          <w:lang w:val="en-GB"/>
        </w:rPr>
        <w:t>Sugiura N</w:t>
      </w:r>
      <w:r w:rsidRPr="00074788">
        <w:rPr>
          <w:lang w:val="en-GB"/>
        </w:rPr>
        <w:t xml:space="preserve">. 1978. Further analysts of the data by akaike’ s information criterion and the finite corrections. Communications in Statistics - Theory and Methods </w:t>
      </w:r>
      <w:r w:rsidRPr="00074788">
        <w:rPr>
          <w:b/>
          <w:bCs/>
          <w:lang w:val="en-GB"/>
        </w:rPr>
        <w:t>7</w:t>
      </w:r>
      <w:r w:rsidRPr="00074788">
        <w:rPr>
          <w:lang w:val="en-GB"/>
        </w:rPr>
        <w:t>, 13–26.</w:t>
      </w:r>
    </w:p>
    <w:p w14:paraId="21DC70AF" w14:textId="77777777" w:rsidR="00074788" w:rsidRPr="00074788" w:rsidRDefault="00074788" w:rsidP="00074788">
      <w:pPr>
        <w:pStyle w:val="Bibliographie"/>
        <w:rPr>
          <w:lang w:val="en-GB"/>
        </w:rPr>
      </w:pPr>
      <w:r w:rsidRPr="00074788">
        <w:rPr>
          <w:b/>
          <w:bCs/>
          <w:lang w:val="en-GB"/>
        </w:rPr>
        <w:t>Tilman D</w:t>
      </w:r>
      <w:r w:rsidRPr="00074788">
        <w:rPr>
          <w:lang w:val="en-GB"/>
        </w:rPr>
        <w:t xml:space="preserve">. 2020. </w:t>
      </w:r>
      <w:r w:rsidRPr="00074788">
        <w:rPr>
          <w:i/>
          <w:iCs/>
          <w:lang w:val="en-GB"/>
        </w:rPr>
        <w:t>Resource Competition and Community Structure. (MPB-17), Volume 17</w:t>
      </w:r>
      <w:r w:rsidRPr="00074788">
        <w:rPr>
          <w:lang w:val="en-GB"/>
        </w:rPr>
        <w:t>. Princeton University Press.</w:t>
      </w:r>
    </w:p>
    <w:p w14:paraId="20DBA6CB" w14:textId="77777777" w:rsidR="00074788" w:rsidRPr="00074788" w:rsidRDefault="00074788" w:rsidP="00074788">
      <w:pPr>
        <w:pStyle w:val="Bibliographie"/>
        <w:rPr>
          <w:lang w:val="en-GB"/>
        </w:rPr>
      </w:pPr>
      <w:r w:rsidRPr="00074788">
        <w:rPr>
          <w:b/>
          <w:bCs/>
          <w:lang w:val="en-GB"/>
        </w:rPr>
        <w:t>Tschurr F, Oppliger C, Wuest SE, Kirchgessner N, Walter A</w:t>
      </w:r>
      <w:r w:rsidRPr="00074788">
        <w:rPr>
          <w:lang w:val="en-GB"/>
        </w:rPr>
        <w:t xml:space="preserve">. 2023. Mixing things up! Identifying early diversity benefits and facilitating the development of improved variety mixtures with high throughput field phenotyping. The Plant Phenome Journal </w:t>
      </w:r>
      <w:r w:rsidRPr="00074788">
        <w:rPr>
          <w:b/>
          <w:bCs/>
          <w:lang w:val="en-GB"/>
        </w:rPr>
        <w:t>6</w:t>
      </w:r>
      <w:r w:rsidRPr="00074788">
        <w:rPr>
          <w:lang w:val="en-GB"/>
        </w:rPr>
        <w:t>, e20090.</w:t>
      </w:r>
    </w:p>
    <w:p w14:paraId="259A7C96" w14:textId="77777777" w:rsidR="00074788" w:rsidRPr="00074788" w:rsidRDefault="00074788" w:rsidP="00074788">
      <w:pPr>
        <w:pStyle w:val="Bibliographie"/>
        <w:rPr>
          <w:lang w:val="en-GB"/>
        </w:rPr>
      </w:pPr>
      <w:r w:rsidRPr="00074788">
        <w:rPr>
          <w:b/>
          <w:bCs/>
          <w:lang w:val="en-GB"/>
        </w:rPr>
        <w:t>Vain S, Tamm I, Tamm Ü, Annusver M, Zobel K</w:t>
      </w:r>
      <w:r w:rsidRPr="00074788">
        <w:rPr>
          <w:lang w:val="en-GB"/>
        </w:rPr>
        <w:t xml:space="preserve">. 2023. Negative relationship between topsoil root production and grain yield in oat and barley. Agriculture, Ecosystems &amp; Environment </w:t>
      </w:r>
      <w:r w:rsidRPr="00074788">
        <w:rPr>
          <w:b/>
          <w:bCs/>
          <w:lang w:val="en-GB"/>
        </w:rPr>
        <w:t>349</w:t>
      </w:r>
      <w:r w:rsidRPr="00074788">
        <w:rPr>
          <w:lang w:val="en-GB"/>
        </w:rPr>
        <w:t>, 108467.</w:t>
      </w:r>
    </w:p>
    <w:p w14:paraId="32AA3ADE" w14:textId="77777777" w:rsidR="00074788" w:rsidRPr="00074788" w:rsidRDefault="00074788" w:rsidP="00074788">
      <w:pPr>
        <w:pStyle w:val="Bibliographie"/>
        <w:rPr>
          <w:lang w:val="en-GB"/>
        </w:rPr>
      </w:pPr>
      <w:r w:rsidRPr="00074788">
        <w:rPr>
          <w:b/>
          <w:bCs/>
          <w:lang w:val="en-GB"/>
        </w:rPr>
        <w:t xml:space="preserve">Wagg C, Ebeling A, Roscher C, </w:t>
      </w:r>
      <w:r w:rsidRPr="00074788">
        <w:rPr>
          <w:b/>
          <w:bCs/>
          <w:i/>
          <w:iCs/>
          <w:lang w:val="en-GB"/>
        </w:rPr>
        <w:t>et al.</w:t>
      </w:r>
      <w:r w:rsidRPr="00074788">
        <w:rPr>
          <w:lang w:val="en-GB"/>
        </w:rPr>
        <w:t xml:space="preserve"> 2017. Functional trait dissimilarity drives both species complementarity and competitive disparity. Functional Ecology </w:t>
      </w:r>
      <w:r w:rsidRPr="00074788">
        <w:rPr>
          <w:b/>
          <w:bCs/>
          <w:lang w:val="en-GB"/>
        </w:rPr>
        <w:t>31</w:t>
      </w:r>
      <w:r w:rsidRPr="00074788">
        <w:rPr>
          <w:lang w:val="en-GB"/>
        </w:rPr>
        <w:t>, 2320–2329.</w:t>
      </w:r>
    </w:p>
    <w:p w14:paraId="47A12F37"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04. Allocation, plasticity and allometry in plants. Perspectives in Plant Ecology, Evolution and Systematics </w:t>
      </w:r>
      <w:r w:rsidRPr="00074788">
        <w:rPr>
          <w:b/>
          <w:bCs/>
          <w:lang w:val="en-GB"/>
        </w:rPr>
        <w:t>6</w:t>
      </w:r>
      <w:r w:rsidRPr="00074788">
        <w:rPr>
          <w:lang w:val="en-GB"/>
        </w:rPr>
        <w:t>, 207–215.</w:t>
      </w:r>
    </w:p>
    <w:p w14:paraId="0D9D1F49" w14:textId="77777777" w:rsidR="00074788" w:rsidRPr="00074788" w:rsidRDefault="00074788" w:rsidP="00074788">
      <w:pPr>
        <w:pStyle w:val="Bibliographie"/>
        <w:rPr>
          <w:lang w:val="en-GB"/>
        </w:rPr>
      </w:pPr>
      <w:r w:rsidRPr="00074788">
        <w:rPr>
          <w:b/>
          <w:bCs/>
          <w:lang w:val="en-GB"/>
        </w:rPr>
        <w:t>Weiner J</w:t>
      </w:r>
      <w:r w:rsidRPr="00074788">
        <w:rPr>
          <w:lang w:val="en-GB"/>
        </w:rPr>
        <w:t xml:space="preserve">. 2019. Looking in the wrong direction for higher-yielding crop genotypes. Trends in Plant Science </w:t>
      </w:r>
      <w:r w:rsidRPr="00074788">
        <w:rPr>
          <w:b/>
          <w:bCs/>
          <w:lang w:val="en-GB"/>
        </w:rPr>
        <w:t>24</w:t>
      </w:r>
      <w:r w:rsidRPr="00074788">
        <w:rPr>
          <w:lang w:val="en-GB"/>
        </w:rPr>
        <w:t>, 927–933.</w:t>
      </w:r>
    </w:p>
    <w:p w14:paraId="5FC5DFE0" w14:textId="77777777" w:rsidR="00074788" w:rsidRPr="00074788" w:rsidRDefault="00074788" w:rsidP="00074788">
      <w:pPr>
        <w:pStyle w:val="Bibliographie"/>
        <w:rPr>
          <w:lang w:val="en-GB"/>
        </w:rPr>
      </w:pPr>
      <w:r w:rsidRPr="00074788">
        <w:rPr>
          <w:b/>
          <w:bCs/>
          <w:lang w:val="en-GB"/>
        </w:rPr>
        <w:t>Weiner J, Du Y-L, Zhang C, Qin X-L, Li F-M</w:t>
      </w:r>
      <w:r w:rsidRPr="00074788">
        <w:rPr>
          <w:lang w:val="en-GB"/>
        </w:rPr>
        <w:t xml:space="preserve">. 2017. Evolutionary agroecology: individual fitness and population yield in wheat (Triticum aestivum). Ecology </w:t>
      </w:r>
      <w:r w:rsidRPr="00074788">
        <w:rPr>
          <w:b/>
          <w:bCs/>
          <w:lang w:val="en-GB"/>
        </w:rPr>
        <w:t>98</w:t>
      </w:r>
      <w:r w:rsidRPr="00074788">
        <w:rPr>
          <w:lang w:val="en-GB"/>
        </w:rPr>
        <w:t>, 2261–2266.</w:t>
      </w:r>
    </w:p>
    <w:p w14:paraId="452A8298" w14:textId="77777777" w:rsidR="00074788" w:rsidRPr="00074788" w:rsidRDefault="00074788" w:rsidP="00074788">
      <w:pPr>
        <w:pStyle w:val="Bibliographie"/>
        <w:rPr>
          <w:lang w:val="en-GB"/>
        </w:rPr>
      </w:pPr>
      <w:r w:rsidRPr="00074788">
        <w:rPr>
          <w:b/>
          <w:bCs/>
          <w:lang w:val="en-GB"/>
        </w:rPr>
        <w:t>Williams LJ, Paquette A, Cavender-Bares J, Messier C, Reich PB</w:t>
      </w:r>
      <w:r w:rsidRPr="00074788">
        <w:rPr>
          <w:lang w:val="en-GB"/>
        </w:rPr>
        <w:t xml:space="preserve">. 2017. Spatial complementarity in tree crowns explains overyielding in species mixtures. Nature Ecology &amp; Evolution </w:t>
      </w:r>
      <w:r w:rsidRPr="00074788">
        <w:rPr>
          <w:b/>
          <w:bCs/>
          <w:lang w:val="en-GB"/>
        </w:rPr>
        <w:t>1</w:t>
      </w:r>
      <w:r w:rsidRPr="00074788">
        <w:rPr>
          <w:lang w:val="en-GB"/>
        </w:rPr>
        <w:t>, 0063.</w:t>
      </w:r>
    </w:p>
    <w:p w14:paraId="0AE0E27B" w14:textId="77777777" w:rsidR="00074788" w:rsidRPr="00074788" w:rsidRDefault="00074788" w:rsidP="00074788">
      <w:pPr>
        <w:pStyle w:val="Bibliographie"/>
        <w:rPr>
          <w:lang w:val="en-GB"/>
        </w:rPr>
      </w:pPr>
      <w:r w:rsidRPr="00074788">
        <w:rPr>
          <w:b/>
          <w:bCs/>
          <w:lang w:val="en-GB"/>
        </w:rPr>
        <w:t>de Wit CT, van den Bergh JP</w:t>
      </w:r>
      <w:r w:rsidRPr="00074788">
        <w:rPr>
          <w:lang w:val="en-GB"/>
        </w:rPr>
        <w:t xml:space="preserve">. 1965. Competition between herbage plants. Journal of Agricultural Science </w:t>
      </w:r>
      <w:r w:rsidRPr="00074788">
        <w:rPr>
          <w:b/>
          <w:bCs/>
          <w:lang w:val="en-GB"/>
        </w:rPr>
        <w:t>13</w:t>
      </w:r>
      <w:r w:rsidRPr="00074788">
        <w:rPr>
          <w:lang w:val="en-GB"/>
        </w:rPr>
        <w:t>, 212–221.</w:t>
      </w:r>
    </w:p>
    <w:p w14:paraId="705D3351" w14:textId="77777777" w:rsidR="00074788" w:rsidRPr="00074788" w:rsidRDefault="00074788" w:rsidP="00074788">
      <w:pPr>
        <w:pStyle w:val="Bibliographie"/>
        <w:rPr>
          <w:lang w:val="en-GB"/>
        </w:rPr>
      </w:pPr>
      <w:r w:rsidRPr="00074788">
        <w:rPr>
          <w:b/>
          <w:bCs/>
          <w:lang w:val="en-GB"/>
        </w:rPr>
        <w:t>Wolfe MS</w:t>
      </w:r>
      <w:r w:rsidRPr="00074788">
        <w:rPr>
          <w:lang w:val="en-GB"/>
        </w:rPr>
        <w:t xml:space="preserve">. 1985. The current status and prospects of multiline cultivars and variety mixtures for disease resistance. Annual Review of Phytopathology </w:t>
      </w:r>
      <w:r w:rsidRPr="00074788">
        <w:rPr>
          <w:b/>
          <w:bCs/>
          <w:lang w:val="en-GB"/>
        </w:rPr>
        <w:t>23</w:t>
      </w:r>
      <w:r w:rsidRPr="00074788">
        <w:rPr>
          <w:lang w:val="en-GB"/>
        </w:rPr>
        <w:t>, 251–273.</w:t>
      </w:r>
    </w:p>
    <w:p w14:paraId="428691D4" w14:textId="77777777" w:rsidR="00074788" w:rsidRPr="00074788" w:rsidRDefault="00074788" w:rsidP="00074788">
      <w:pPr>
        <w:pStyle w:val="Bibliographie"/>
        <w:rPr>
          <w:lang w:val="en-GB"/>
        </w:rPr>
      </w:pPr>
      <w:r w:rsidRPr="00074788">
        <w:rPr>
          <w:b/>
          <w:bCs/>
          <w:lang w:val="en-GB"/>
        </w:rPr>
        <w:t>Zhang C, Postma JA, York LM, Lynch JP</w:t>
      </w:r>
      <w:r w:rsidRPr="00074788">
        <w:rPr>
          <w:lang w:val="en-GB"/>
        </w:rPr>
        <w:t xml:space="preserve">. 2014. Root foraging elicits niche complementarity-dependent yield advantage in the ancient ‘three sisters’ (maize/bean/squash) polyculture. Annals of Botany </w:t>
      </w:r>
      <w:r w:rsidRPr="00074788">
        <w:rPr>
          <w:b/>
          <w:bCs/>
          <w:lang w:val="en-GB"/>
        </w:rPr>
        <w:t>114</w:t>
      </w:r>
      <w:r w:rsidRPr="00074788">
        <w:rPr>
          <w:lang w:val="en-GB"/>
        </w:rPr>
        <w:t>, 1719–1733.</w:t>
      </w:r>
    </w:p>
    <w:p w14:paraId="3F953EF8" w14:textId="77777777" w:rsidR="00074788" w:rsidRPr="00074788" w:rsidRDefault="00074788" w:rsidP="00074788">
      <w:pPr>
        <w:pStyle w:val="Bibliographie"/>
        <w:rPr>
          <w:lang w:val="en-GB"/>
        </w:rPr>
      </w:pPr>
      <w:r w:rsidRPr="00074788">
        <w:rPr>
          <w:b/>
          <w:bCs/>
          <w:lang w:val="en-GB"/>
        </w:rPr>
        <w:t xml:space="preserve">Zhu Y, Chen H, Fan J, </w:t>
      </w:r>
      <w:r w:rsidRPr="00074788">
        <w:rPr>
          <w:b/>
          <w:bCs/>
          <w:i/>
          <w:iCs/>
          <w:lang w:val="en-GB"/>
        </w:rPr>
        <w:t>et al.</w:t>
      </w:r>
      <w:r w:rsidRPr="00074788">
        <w:rPr>
          <w:lang w:val="en-GB"/>
        </w:rPr>
        <w:t xml:space="preserve"> 2000. Genetic diversity and disease control in rice. Nature </w:t>
      </w:r>
      <w:r w:rsidRPr="00074788">
        <w:rPr>
          <w:b/>
          <w:bCs/>
          <w:lang w:val="en-GB"/>
        </w:rPr>
        <w:t>406</w:t>
      </w:r>
      <w:r w:rsidRPr="00074788">
        <w:rPr>
          <w:lang w:val="en-GB"/>
        </w:rPr>
        <w:t>, 718–722.</w:t>
      </w:r>
    </w:p>
    <w:p w14:paraId="5B9D7879" w14:textId="77777777" w:rsidR="00074788" w:rsidRPr="005739A7" w:rsidRDefault="00074788" w:rsidP="00074788">
      <w:pPr>
        <w:pStyle w:val="Bibliographie"/>
        <w:rPr>
          <w:lang w:val="en-GB"/>
        </w:rPr>
      </w:pPr>
      <w:r w:rsidRPr="00074788">
        <w:rPr>
          <w:b/>
          <w:bCs/>
          <w:lang w:val="en-GB"/>
        </w:rPr>
        <w:t>Zhu Y-H, Weiner J, Li F-M</w:t>
      </w:r>
      <w:r w:rsidRPr="00074788">
        <w:rPr>
          <w:lang w:val="en-GB"/>
        </w:rPr>
        <w:t>. 2019. Root proliferation in response to neighbouring roots in wheat (</w:t>
      </w:r>
      <w:r w:rsidRPr="00074788">
        <w:rPr>
          <w:i/>
          <w:iCs/>
          <w:lang w:val="en-GB"/>
        </w:rPr>
        <w:t>Triticum aestivum</w:t>
      </w:r>
      <w:r w:rsidRPr="00074788">
        <w:rPr>
          <w:lang w:val="en-GB"/>
        </w:rPr>
        <w:t xml:space="preserve">). </w:t>
      </w:r>
      <w:r w:rsidRPr="005739A7">
        <w:rPr>
          <w:lang w:val="en-GB"/>
        </w:rPr>
        <w:t xml:space="preserve">Basic and Applied Ecology </w:t>
      </w:r>
      <w:r w:rsidRPr="005739A7">
        <w:rPr>
          <w:b/>
          <w:bCs/>
          <w:lang w:val="en-GB"/>
        </w:rPr>
        <w:t>39</w:t>
      </w:r>
      <w:r w:rsidRPr="005739A7">
        <w:rPr>
          <w:lang w:val="en-GB"/>
        </w:rPr>
        <w:t>, 10–14.</w:t>
      </w:r>
    </w:p>
    <w:p w14:paraId="4B4849D4" w14:textId="4995EC00"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lastRenderedPageBreak/>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close-up views on RhizoTubes® showing wheat seedlings and their roots. (</w:t>
      </w:r>
      <w:r w:rsidR="0096764D">
        <w:rPr>
          <w:b/>
          <w:lang w:val="en-GB"/>
        </w:rPr>
        <w:t>c</w:t>
      </w:r>
      <w:r w:rsidR="0096764D">
        <w:rPr>
          <w:lang w:val="en-GB"/>
        </w:rPr>
        <w:t xml:space="preserve">) Spatial distribution of the seedlings within the RhizoTubes® in both pure (up) and mixed (bottom) stands. Different colours represent different genotypes. </w:t>
      </w:r>
      <w:r>
        <w:rPr>
          <w:lang w:val="en-GB"/>
        </w:rPr>
        <w:t>(</w:t>
      </w:r>
      <w:r w:rsidR="0096764D">
        <w:rPr>
          <w:b/>
          <w:lang w:val="en-GB"/>
        </w:rPr>
        <w:t>d</w:t>
      </w:r>
      <w:r>
        <w:rPr>
          <w:lang w:val="en-GB"/>
        </w:rPr>
        <w:t>) Schematic representation of the experiment, each dark square representing a RhizoTube®</w:t>
      </w:r>
      <w:r w:rsidR="00463347">
        <w:rPr>
          <w:lang w:val="en-GB"/>
        </w:rPr>
        <w:t>. The green squares are the control RhizoTubes®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r w:rsidR="009F0849">
        <w:rPr>
          <w:lang w:val="en-GB"/>
        </w:rPr>
        <w:t>r</w:t>
      </w:r>
      <w:r>
        <w:rPr>
          <w:lang w:val="en-GB"/>
        </w:rPr>
        <w:t>oot:</w:t>
      </w:r>
      <w:r w:rsidR="009F0849">
        <w:rPr>
          <w:lang w:val="en-GB"/>
        </w:rPr>
        <w:t>s</w:t>
      </w:r>
      <w:r>
        <w:rPr>
          <w:lang w:val="en-GB"/>
        </w:rPr>
        <w:t xml:space="preserve">hoot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r>
        <w:rPr>
          <w:b/>
          <w:lang w:val="en-GB"/>
        </w:rPr>
        <w:t>i</w:t>
      </w:r>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Rhizotube® (except for leaf N for which we averaged trait values per Rhizotub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w:t>
      </w:r>
      <w:r>
        <w:rPr>
          <w:lang w:val="en-GB"/>
        </w:rPr>
        <w:lastRenderedPageBreak/>
        <w:t xml:space="preserve">models were retained to compute model-averaged estimates reported on the left side of the panels with their 95% unconditional confidence intervals (Supplementary Table </w:t>
      </w:r>
      <w:r w:rsidR="00136D87">
        <w:rPr>
          <w:lang w:val="en-GB"/>
        </w:rPr>
        <w:t>6</w:t>
      </w:r>
      <w:r>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6F8EB73F"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Rhizotube® (except leaf N which was averaged per</w:t>
      </w:r>
      <w:r w:rsidR="00C9272F" w:rsidRPr="00804CA7">
        <w:rPr>
          <w:lang w:val="en-GB"/>
        </w:rPr>
        <w:t xml:space="preserve"> </w:t>
      </w:r>
      <w:r w:rsidR="00C9272F">
        <w:rPr>
          <w:lang w:val="en-GB"/>
        </w:rPr>
        <w:t xml:space="preserve">Rhizotub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w:t>
      </w:r>
      <w:r>
        <w:rPr>
          <w:lang w:val="en-GB"/>
        </w:rPr>
        <w:lastRenderedPageBreak/>
        <w:t>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Type III analysis of Variance using the Kenward-Roger’s method on mixed models where the identity of the genotypic pair (concatenation of the identity of the two genotypes in a RhizoTube®) was used as a random effect on</w:t>
      </w:r>
      <w:r w:rsidR="00743086">
        <w:rPr>
          <w:lang w:val="en-GB"/>
        </w:rPr>
        <w:t xml:space="preserve"> </w:t>
      </w:r>
      <w:r>
        <w:rPr>
          <w:lang w:val="en-GB"/>
        </w:rPr>
        <w:t xml:space="preserve">the intercept. We report the fixed effect of the treatment with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42738070" w14:textId="7C3C5CB4"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AICc. ∆AICc (“delta_AICc”), model weights (“weight”), and adjusted R-squared (“R2_adj”). The “avg” and “diff” suffixes refer to trait averages and trait differences, respectively. </w:t>
      </w:r>
    </w:p>
    <w:p w14:paraId="64132FDD" w14:textId="1AEECE40" w:rsidR="00B629AA" w:rsidRDefault="00BC61BC">
      <w:pPr>
        <w:rPr>
          <w:lang w:val="en-GB"/>
        </w:rPr>
      </w:pPr>
      <w:r>
        <w:rPr>
          <w:b/>
          <w:lang w:val="en-GB"/>
        </w:rPr>
        <w:t>Supplementary Figure 1: RhizoTubes®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RhizoTubes®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RhizoTubes®. Seedlings were transferred in the RhizoTubes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are reported on the right side of the panels and can be interpreted as the probability that the variable </w:t>
      </w:r>
      <w:r>
        <w:rPr>
          <w:lang w:val="en-GB"/>
        </w:rPr>
        <w:lastRenderedPageBreak/>
        <w:t>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512A914D" w:rsidR="0069226C" w:rsidRDefault="0069226C" w:rsidP="0069226C">
      <w:pPr>
        <w:rPr>
          <w:lang w:val="en-GB"/>
        </w:rPr>
      </w:pPr>
      <w:r>
        <w:rPr>
          <w:b/>
          <w:lang w:val="en-GB"/>
        </w:rPr>
        <w:t xml:space="preserve">Supplementary Figure 3: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w:t>
      </w:r>
      <w:r w:rsidR="00B64328">
        <w:rPr>
          <w:lang w:val="en-GB"/>
        </w:rPr>
        <w:t>,</w:t>
      </w:r>
      <w:r>
        <w:rPr>
          <w:lang w:val="en-GB"/>
        </w:rPr>
        <w:t xml:space="preserv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t xml:space="preserve">Supplementary Figure 4: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069F2D" w14:textId="77777777" w:rsidR="00291677" w:rsidRDefault="00291677" w:rsidP="008F0452">
      <w:pPr>
        <w:spacing w:before="0" w:after="0" w:line="240" w:lineRule="auto"/>
      </w:pPr>
      <w:r>
        <w:separator/>
      </w:r>
    </w:p>
  </w:endnote>
  <w:endnote w:type="continuationSeparator" w:id="0">
    <w:p w14:paraId="7D9828D0" w14:textId="77777777" w:rsidR="00291677" w:rsidRDefault="00291677"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994BD" w14:textId="77777777" w:rsidR="00291677" w:rsidRDefault="00291677" w:rsidP="008F0452">
      <w:pPr>
        <w:spacing w:before="0" w:after="0" w:line="240" w:lineRule="auto"/>
      </w:pPr>
      <w:r>
        <w:separator/>
      </w:r>
    </w:p>
  </w:footnote>
  <w:footnote w:type="continuationSeparator" w:id="0">
    <w:p w14:paraId="38238A9E" w14:textId="77777777" w:rsidR="00291677" w:rsidRDefault="00291677"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2614"/>
    <w:rsid w:val="000042EB"/>
    <w:rsid w:val="000158F7"/>
    <w:rsid w:val="0002098B"/>
    <w:rsid w:val="00022597"/>
    <w:rsid w:val="00030F78"/>
    <w:rsid w:val="00033CD7"/>
    <w:rsid w:val="00040475"/>
    <w:rsid w:val="00040D8D"/>
    <w:rsid w:val="00043394"/>
    <w:rsid w:val="000452B5"/>
    <w:rsid w:val="000463EE"/>
    <w:rsid w:val="0006301B"/>
    <w:rsid w:val="00066BB1"/>
    <w:rsid w:val="00074788"/>
    <w:rsid w:val="00081A8D"/>
    <w:rsid w:val="000858C3"/>
    <w:rsid w:val="00086912"/>
    <w:rsid w:val="0009412A"/>
    <w:rsid w:val="000A1897"/>
    <w:rsid w:val="000A4B3D"/>
    <w:rsid w:val="000B581C"/>
    <w:rsid w:val="000C1277"/>
    <w:rsid w:val="000C24B6"/>
    <w:rsid w:val="000C3094"/>
    <w:rsid w:val="000C59AA"/>
    <w:rsid w:val="000E2A8D"/>
    <w:rsid w:val="000E399E"/>
    <w:rsid w:val="000E3AB7"/>
    <w:rsid w:val="000F23A8"/>
    <w:rsid w:val="000F3053"/>
    <w:rsid w:val="000F3291"/>
    <w:rsid w:val="000F6898"/>
    <w:rsid w:val="000F7269"/>
    <w:rsid w:val="001047F8"/>
    <w:rsid w:val="00105530"/>
    <w:rsid w:val="00107E2C"/>
    <w:rsid w:val="00113D2F"/>
    <w:rsid w:val="001158D4"/>
    <w:rsid w:val="00121A9C"/>
    <w:rsid w:val="00136D87"/>
    <w:rsid w:val="00141D44"/>
    <w:rsid w:val="001544B8"/>
    <w:rsid w:val="00154701"/>
    <w:rsid w:val="00155520"/>
    <w:rsid w:val="001711B1"/>
    <w:rsid w:val="00172C9B"/>
    <w:rsid w:val="00172FE3"/>
    <w:rsid w:val="001A3CAD"/>
    <w:rsid w:val="001B41D4"/>
    <w:rsid w:val="001C7BF6"/>
    <w:rsid w:val="001D2EAE"/>
    <w:rsid w:val="001D3C4D"/>
    <w:rsid w:val="001E0A67"/>
    <w:rsid w:val="001F2E5D"/>
    <w:rsid w:val="001F3065"/>
    <w:rsid w:val="001F6456"/>
    <w:rsid w:val="001F7CC5"/>
    <w:rsid w:val="00201CFD"/>
    <w:rsid w:val="0023015B"/>
    <w:rsid w:val="002323C8"/>
    <w:rsid w:val="00234764"/>
    <w:rsid w:val="002363A7"/>
    <w:rsid w:val="00241243"/>
    <w:rsid w:val="002521C8"/>
    <w:rsid w:val="0025434D"/>
    <w:rsid w:val="00263943"/>
    <w:rsid w:val="002800F1"/>
    <w:rsid w:val="002865BD"/>
    <w:rsid w:val="00291677"/>
    <w:rsid w:val="00293621"/>
    <w:rsid w:val="00293F93"/>
    <w:rsid w:val="002945C9"/>
    <w:rsid w:val="00295458"/>
    <w:rsid w:val="002B0DE6"/>
    <w:rsid w:val="002B1AB6"/>
    <w:rsid w:val="002C187D"/>
    <w:rsid w:val="002D49A4"/>
    <w:rsid w:val="002D5FE2"/>
    <w:rsid w:val="002E330B"/>
    <w:rsid w:val="002E5625"/>
    <w:rsid w:val="002F0E5B"/>
    <w:rsid w:val="002F5E4E"/>
    <w:rsid w:val="002F7753"/>
    <w:rsid w:val="00304E7C"/>
    <w:rsid w:val="0030705E"/>
    <w:rsid w:val="00312171"/>
    <w:rsid w:val="00313BED"/>
    <w:rsid w:val="00322983"/>
    <w:rsid w:val="00333151"/>
    <w:rsid w:val="0034174C"/>
    <w:rsid w:val="003534AA"/>
    <w:rsid w:val="00357026"/>
    <w:rsid w:val="00371578"/>
    <w:rsid w:val="00375474"/>
    <w:rsid w:val="0038194C"/>
    <w:rsid w:val="00386D33"/>
    <w:rsid w:val="00396650"/>
    <w:rsid w:val="00396BE7"/>
    <w:rsid w:val="003A405F"/>
    <w:rsid w:val="003A4C10"/>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43951"/>
    <w:rsid w:val="00455715"/>
    <w:rsid w:val="00457351"/>
    <w:rsid w:val="00463347"/>
    <w:rsid w:val="004655F1"/>
    <w:rsid w:val="00474E34"/>
    <w:rsid w:val="0048014E"/>
    <w:rsid w:val="00484943"/>
    <w:rsid w:val="0048721F"/>
    <w:rsid w:val="0049177D"/>
    <w:rsid w:val="004953A3"/>
    <w:rsid w:val="004977CA"/>
    <w:rsid w:val="004A2AFB"/>
    <w:rsid w:val="004A620A"/>
    <w:rsid w:val="004B2AC9"/>
    <w:rsid w:val="004B39E8"/>
    <w:rsid w:val="004B653C"/>
    <w:rsid w:val="004C0208"/>
    <w:rsid w:val="004C0F92"/>
    <w:rsid w:val="004C39EC"/>
    <w:rsid w:val="004D5FE2"/>
    <w:rsid w:val="004E0D4A"/>
    <w:rsid w:val="004E258C"/>
    <w:rsid w:val="004E758B"/>
    <w:rsid w:val="004F5073"/>
    <w:rsid w:val="004F6142"/>
    <w:rsid w:val="00506F38"/>
    <w:rsid w:val="005227E4"/>
    <w:rsid w:val="00522E1C"/>
    <w:rsid w:val="00526837"/>
    <w:rsid w:val="00531863"/>
    <w:rsid w:val="005369BB"/>
    <w:rsid w:val="005458B5"/>
    <w:rsid w:val="0054754C"/>
    <w:rsid w:val="00547FF3"/>
    <w:rsid w:val="005651DE"/>
    <w:rsid w:val="00566D7A"/>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D0E7A"/>
    <w:rsid w:val="005D3850"/>
    <w:rsid w:val="005D70BF"/>
    <w:rsid w:val="005E1967"/>
    <w:rsid w:val="005E1C0E"/>
    <w:rsid w:val="005E4FF9"/>
    <w:rsid w:val="005F3459"/>
    <w:rsid w:val="006104E7"/>
    <w:rsid w:val="00612471"/>
    <w:rsid w:val="006148AF"/>
    <w:rsid w:val="006279E8"/>
    <w:rsid w:val="00627E8C"/>
    <w:rsid w:val="00633415"/>
    <w:rsid w:val="006344E5"/>
    <w:rsid w:val="00643257"/>
    <w:rsid w:val="00645774"/>
    <w:rsid w:val="00660D60"/>
    <w:rsid w:val="006648CA"/>
    <w:rsid w:val="006720FE"/>
    <w:rsid w:val="00672A3E"/>
    <w:rsid w:val="00675048"/>
    <w:rsid w:val="00677C66"/>
    <w:rsid w:val="006869A7"/>
    <w:rsid w:val="0069226C"/>
    <w:rsid w:val="00696371"/>
    <w:rsid w:val="006974F6"/>
    <w:rsid w:val="006A0FBF"/>
    <w:rsid w:val="006B2049"/>
    <w:rsid w:val="006B2C5B"/>
    <w:rsid w:val="006B5BAD"/>
    <w:rsid w:val="006D0CEB"/>
    <w:rsid w:val="006D415A"/>
    <w:rsid w:val="006D574E"/>
    <w:rsid w:val="006D7E88"/>
    <w:rsid w:val="006E10E6"/>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6F10"/>
    <w:rsid w:val="007573EF"/>
    <w:rsid w:val="007603DB"/>
    <w:rsid w:val="00764104"/>
    <w:rsid w:val="0077602E"/>
    <w:rsid w:val="007801EE"/>
    <w:rsid w:val="00782422"/>
    <w:rsid w:val="00784724"/>
    <w:rsid w:val="007A484D"/>
    <w:rsid w:val="007A5817"/>
    <w:rsid w:val="007B262D"/>
    <w:rsid w:val="007B47F7"/>
    <w:rsid w:val="007B51AE"/>
    <w:rsid w:val="007B5ABF"/>
    <w:rsid w:val="007B6C68"/>
    <w:rsid w:val="007C0423"/>
    <w:rsid w:val="007C1730"/>
    <w:rsid w:val="007C26FD"/>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43A9A"/>
    <w:rsid w:val="00845951"/>
    <w:rsid w:val="00860E51"/>
    <w:rsid w:val="00862168"/>
    <w:rsid w:val="00866C0F"/>
    <w:rsid w:val="008A30D9"/>
    <w:rsid w:val="008A5D77"/>
    <w:rsid w:val="008B321E"/>
    <w:rsid w:val="008C6188"/>
    <w:rsid w:val="008D1821"/>
    <w:rsid w:val="008E7915"/>
    <w:rsid w:val="008F0452"/>
    <w:rsid w:val="008F3899"/>
    <w:rsid w:val="00925E63"/>
    <w:rsid w:val="00927953"/>
    <w:rsid w:val="0093168A"/>
    <w:rsid w:val="009342D8"/>
    <w:rsid w:val="00943263"/>
    <w:rsid w:val="0094527D"/>
    <w:rsid w:val="00946A91"/>
    <w:rsid w:val="00946CD0"/>
    <w:rsid w:val="0095166F"/>
    <w:rsid w:val="00954C28"/>
    <w:rsid w:val="00957F99"/>
    <w:rsid w:val="0096764D"/>
    <w:rsid w:val="00973401"/>
    <w:rsid w:val="00973F0A"/>
    <w:rsid w:val="00977E4C"/>
    <w:rsid w:val="009842FB"/>
    <w:rsid w:val="0098575E"/>
    <w:rsid w:val="00992E32"/>
    <w:rsid w:val="00994D58"/>
    <w:rsid w:val="00994FFF"/>
    <w:rsid w:val="009A0CED"/>
    <w:rsid w:val="009B2076"/>
    <w:rsid w:val="009C1B1B"/>
    <w:rsid w:val="009C55B3"/>
    <w:rsid w:val="009D5751"/>
    <w:rsid w:val="009E2312"/>
    <w:rsid w:val="009E544D"/>
    <w:rsid w:val="009F0849"/>
    <w:rsid w:val="009F3786"/>
    <w:rsid w:val="00A01139"/>
    <w:rsid w:val="00A060CD"/>
    <w:rsid w:val="00A11CD4"/>
    <w:rsid w:val="00A12F73"/>
    <w:rsid w:val="00A25C06"/>
    <w:rsid w:val="00A34E45"/>
    <w:rsid w:val="00A51035"/>
    <w:rsid w:val="00A57786"/>
    <w:rsid w:val="00A62C22"/>
    <w:rsid w:val="00A64EA0"/>
    <w:rsid w:val="00A64F28"/>
    <w:rsid w:val="00A70265"/>
    <w:rsid w:val="00A73C19"/>
    <w:rsid w:val="00A775E4"/>
    <w:rsid w:val="00A92330"/>
    <w:rsid w:val="00A96909"/>
    <w:rsid w:val="00AA4232"/>
    <w:rsid w:val="00AB6262"/>
    <w:rsid w:val="00AB6DDD"/>
    <w:rsid w:val="00AC1742"/>
    <w:rsid w:val="00AC3615"/>
    <w:rsid w:val="00AE1357"/>
    <w:rsid w:val="00AE7E71"/>
    <w:rsid w:val="00AE7E81"/>
    <w:rsid w:val="00AF0150"/>
    <w:rsid w:val="00B063B3"/>
    <w:rsid w:val="00B20653"/>
    <w:rsid w:val="00B20AB6"/>
    <w:rsid w:val="00B20FED"/>
    <w:rsid w:val="00B23CD4"/>
    <w:rsid w:val="00B25F61"/>
    <w:rsid w:val="00B31229"/>
    <w:rsid w:val="00B3412A"/>
    <w:rsid w:val="00B365ED"/>
    <w:rsid w:val="00B41B88"/>
    <w:rsid w:val="00B4383C"/>
    <w:rsid w:val="00B50341"/>
    <w:rsid w:val="00B5156D"/>
    <w:rsid w:val="00B629AA"/>
    <w:rsid w:val="00B638C5"/>
    <w:rsid w:val="00B64328"/>
    <w:rsid w:val="00B72404"/>
    <w:rsid w:val="00B73E16"/>
    <w:rsid w:val="00B90822"/>
    <w:rsid w:val="00B9556A"/>
    <w:rsid w:val="00BB0E09"/>
    <w:rsid w:val="00BB4077"/>
    <w:rsid w:val="00BB5F1F"/>
    <w:rsid w:val="00BC61BC"/>
    <w:rsid w:val="00BD1B48"/>
    <w:rsid w:val="00BE4240"/>
    <w:rsid w:val="00BE7747"/>
    <w:rsid w:val="00BF4B43"/>
    <w:rsid w:val="00C00818"/>
    <w:rsid w:val="00C01D00"/>
    <w:rsid w:val="00C04938"/>
    <w:rsid w:val="00C05B13"/>
    <w:rsid w:val="00C121E1"/>
    <w:rsid w:val="00C16A74"/>
    <w:rsid w:val="00C31C71"/>
    <w:rsid w:val="00C3230C"/>
    <w:rsid w:val="00C400FE"/>
    <w:rsid w:val="00C410B7"/>
    <w:rsid w:val="00C4458B"/>
    <w:rsid w:val="00C60450"/>
    <w:rsid w:val="00C645F2"/>
    <w:rsid w:val="00C81DC6"/>
    <w:rsid w:val="00C91512"/>
    <w:rsid w:val="00C9272F"/>
    <w:rsid w:val="00CA7975"/>
    <w:rsid w:val="00CB577C"/>
    <w:rsid w:val="00CB5FA0"/>
    <w:rsid w:val="00CD1F34"/>
    <w:rsid w:val="00CE40BD"/>
    <w:rsid w:val="00CE7454"/>
    <w:rsid w:val="00D00E0E"/>
    <w:rsid w:val="00D12594"/>
    <w:rsid w:val="00D14752"/>
    <w:rsid w:val="00D25CB6"/>
    <w:rsid w:val="00D273C9"/>
    <w:rsid w:val="00D35441"/>
    <w:rsid w:val="00D43540"/>
    <w:rsid w:val="00D44D9A"/>
    <w:rsid w:val="00D50512"/>
    <w:rsid w:val="00D56FD8"/>
    <w:rsid w:val="00D6138E"/>
    <w:rsid w:val="00D636A6"/>
    <w:rsid w:val="00D64000"/>
    <w:rsid w:val="00D640FA"/>
    <w:rsid w:val="00D64333"/>
    <w:rsid w:val="00D64E48"/>
    <w:rsid w:val="00D652B8"/>
    <w:rsid w:val="00D83A08"/>
    <w:rsid w:val="00D944CD"/>
    <w:rsid w:val="00D97DD5"/>
    <w:rsid w:val="00DA3CF6"/>
    <w:rsid w:val="00DA4251"/>
    <w:rsid w:val="00DA4A9D"/>
    <w:rsid w:val="00DA7CAC"/>
    <w:rsid w:val="00DB27C5"/>
    <w:rsid w:val="00DC0454"/>
    <w:rsid w:val="00DC0EA4"/>
    <w:rsid w:val="00DC53D5"/>
    <w:rsid w:val="00DC7421"/>
    <w:rsid w:val="00DD0939"/>
    <w:rsid w:val="00DE192B"/>
    <w:rsid w:val="00DE2B56"/>
    <w:rsid w:val="00DF6D2B"/>
    <w:rsid w:val="00E014AF"/>
    <w:rsid w:val="00E01A7A"/>
    <w:rsid w:val="00E037AB"/>
    <w:rsid w:val="00E1152E"/>
    <w:rsid w:val="00E30774"/>
    <w:rsid w:val="00E35B5F"/>
    <w:rsid w:val="00E4257C"/>
    <w:rsid w:val="00E46AD6"/>
    <w:rsid w:val="00E51444"/>
    <w:rsid w:val="00E5208A"/>
    <w:rsid w:val="00E53D84"/>
    <w:rsid w:val="00E6249F"/>
    <w:rsid w:val="00E71A7D"/>
    <w:rsid w:val="00E764C2"/>
    <w:rsid w:val="00E84349"/>
    <w:rsid w:val="00E86843"/>
    <w:rsid w:val="00EA6AD6"/>
    <w:rsid w:val="00EB518F"/>
    <w:rsid w:val="00EC2E05"/>
    <w:rsid w:val="00EC3927"/>
    <w:rsid w:val="00EC7C37"/>
    <w:rsid w:val="00EF778D"/>
    <w:rsid w:val="00F0084D"/>
    <w:rsid w:val="00F01A78"/>
    <w:rsid w:val="00F174F9"/>
    <w:rsid w:val="00F175FF"/>
    <w:rsid w:val="00F255A7"/>
    <w:rsid w:val="00F326DB"/>
    <w:rsid w:val="00F36755"/>
    <w:rsid w:val="00F4024F"/>
    <w:rsid w:val="00F40619"/>
    <w:rsid w:val="00F416D3"/>
    <w:rsid w:val="00F42D13"/>
    <w:rsid w:val="00F44273"/>
    <w:rsid w:val="00F47A3C"/>
    <w:rsid w:val="00F50DE2"/>
    <w:rsid w:val="00F531FC"/>
    <w:rsid w:val="00F53D85"/>
    <w:rsid w:val="00F56EC4"/>
    <w:rsid w:val="00F6194E"/>
    <w:rsid w:val="00F619B8"/>
    <w:rsid w:val="00F705A1"/>
    <w:rsid w:val="00F845A3"/>
    <w:rsid w:val="00F84A09"/>
    <w:rsid w:val="00F901C2"/>
    <w:rsid w:val="00F903EA"/>
    <w:rsid w:val="00F94DBF"/>
    <w:rsid w:val="00FA0774"/>
    <w:rsid w:val="00FA7CEE"/>
    <w:rsid w:val="00FC2C70"/>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solace-eu.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10" Type="http://schemas.openxmlformats.org/officeDocument/2006/relationships/hyperlink" Target="mailto:mickael.lamboeuf@inrae.f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29</Pages>
  <Words>40835</Words>
  <Characters>224595</Characters>
  <Application>Microsoft Office Word</Application>
  <DocSecurity>0</DocSecurity>
  <Lines>1871</Lines>
  <Paragraphs>5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6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45</cp:revision>
  <dcterms:created xsi:type="dcterms:W3CDTF">2024-11-07T13:21:00Z</dcterms:created>
  <dcterms:modified xsi:type="dcterms:W3CDTF">2024-11-15T10:0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q8JYIOx"/&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